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C223D3" w14:textId="67E52A65" w:rsidR="007317DB" w:rsidRDefault="00E67636" w:rsidP="007317DB">
      <w:pPr>
        <w:jc w:val="center"/>
        <w:outlineLvl w:val="0"/>
        <w:rPr>
          <w:b/>
          <w:sz w:val="32"/>
          <w:szCs w:val="41"/>
        </w:rPr>
      </w:pPr>
      <w:bookmarkStart w:id="0" w:name="_GoBack"/>
      <w:bookmarkEnd w:id="0"/>
      <w:r w:rsidRPr="007317DB">
        <w:rPr>
          <w:b/>
          <w:sz w:val="32"/>
          <w:szCs w:val="41"/>
        </w:rPr>
        <w:t xml:space="preserve">The incidence of sexually </w:t>
      </w:r>
      <w:r w:rsidR="006C2235" w:rsidRPr="007317DB">
        <w:rPr>
          <w:b/>
          <w:sz w:val="32"/>
          <w:szCs w:val="41"/>
        </w:rPr>
        <w:t xml:space="preserve">acquired reactive arthritis: </w:t>
      </w:r>
      <w:r w:rsidR="007317DB">
        <w:rPr>
          <w:b/>
          <w:sz w:val="32"/>
          <w:szCs w:val="41"/>
        </w:rPr>
        <w:br/>
      </w:r>
      <w:r w:rsidR="006C2235" w:rsidRPr="007317DB">
        <w:rPr>
          <w:b/>
          <w:sz w:val="32"/>
          <w:szCs w:val="41"/>
        </w:rPr>
        <w:t>a systematic literature review</w:t>
      </w:r>
    </w:p>
    <w:p w14:paraId="09D4F25E" w14:textId="77777777" w:rsidR="00B04983" w:rsidRPr="007317DB" w:rsidRDefault="00B04983" w:rsidP="007317DB">
      <w:pPr>
        <w:jc w:val="center"/>
        <w:outlineLvl w:val="0"/>
        <w:rPr>
          <w:b/>
          <w:sz w:val="32"/>
          <w:szCs w:val="41"/>
        </w:rPr>
      </w:pPr>
    </w:p>
    <w:p w14:paraId="27F7E05E" w14:textId="42DD5CA8" w:rsidR="00860377" w:rsidRPr="00B04983" w:rsidRDefault="00860377" w:rsidP="001F1D30">
      <w:pPr>
        <w:jc w:val="center"/>
        <w:outlineLvl w:val="0"/>
        <w:rPr>
          <w:sz w:val="28"/>
        </w:rPr>
      </w:pPr>
      <w:r w:rsidRPr="00B04983">
        <w:rPr>
          <w:sz w:val="28"/>
        </w:rPr>
        <w:t>Hayley J Denison</w:t>
      </w:r>
      <w:r w:rsidR="00245F9E" w:rsidRPr="00245F9E">
        <w:rPr>
          <w:sz w:val="28"/>
          <w:vertAlign w:val="superscript"/>
        </w:rPr>
        <w:t>1</w:t>
      </w:r>
      <w:r w:rsidRPr="00B04983">
        <w:rPr>
          <w:sz w:val="28"/>
        </w:rPr>
        <w:t>, Elizabeth M Curtis</w:t>
      </w:r>
      <w:r w:rsidR="00245F9E" w:rsidRPr="00245F9E">
        <w:rPr>
          <w:sz w:val="28"/>
          <w:vertAlign w:val="superscript"/>
        </w:rPr>
        <w:t>2</w:t>
      </w:r>
      <w:r w:rsidRPr="00B04983">
        <w:rPr>
          <w:sz w:val="28"/>
        </w:rPr>
        <w:t>, Michael A Clynes</w:t>
      </w:r>
      <w:r w:rsidR="00245F9E" w:rsidRPr="00245F9E">
        <w:rPr>
          <w:sz w:val="28"/>
          <w:vertAlign w:val="superscript"/>
        </w:rPr>
        <w:t>2</w:t>
      </w:r>
      <w:r w:rsidRPr="00B04983">
        <w:rPr>
          <w:sz w:val="28"/>
        </w:rPr>
        <w:t>, Collette Bromhead</w:t>
      </w:r>
      <w:r w:rsidR="00245F9E" w:rsidRPr="00245F9E">
        <w:rPr>
          <w:sz w:val="28"/>
          <w:vertAlign w:val="superscript"/>
        </w:rPr>
        <w:t>3</w:t>
      </w:r>
      <w:r w:rsidRPr="00B04983">
        <w:rPr>
          <w:sz w:val="28"/>
        </w:rPr>
        <w:t>, Elaine M Dennison</w:t>
      </w:r>
      <w:r w:rsidR="00245F9E" w:rsidRPr="00245F9E">
        <w:rPr>
          <w:sz w:val="28"/>
          <w:vertAlign w:val="superscript"/>
        </w:rPr>
        <w:t>1, 2</w:t>
      </w:r>
      <w:r w:rsidRPr="00B04983">
        <w:rPr>
          <w:sz w:val="28"/>
        </w:rPr>
        <w:t>, Rebecca Grainger</w:t>
      </w:r>
      <w:r w:rsidR="00245F9E" w:rsidRPr="00245F9E">
        <w:rPr>
          <w:sz w:val="28"/>
          <w:vertAlign w:val="superscript"/>
        </w:rPr>
        <w:t>4</w:t>
      </w:r>
    </w:p>
    <w:p w14:paraId="0FDD9FFC" w14:textId="77777777" w:rsidR="00B04983" w:rsidRDefault="00B04983" w:rsidP="00880C37">
      <w:pPr>
        <w:jc w:val="both"/>
        <w:rPr>
          <w:b/>
          <w:sz w:val="24"/>
        </w:rPr>
      </w:pPr>
    </w:p>
    <w:p w14:paraId="6A91D2CB" w14:textId="52F3EEAA" w:rsidR="00B04983" w:rsidRPr="00B04983" w:rsidRDefault="00245F9E" w:rsidP="00880C37">
      <w:pPr>
        <w:jc w:val="both"/>
        <w:rPr>
          <w:b/>
          <w:sz w:val="24"/>
        </w:rPr>
      </w:pPr>
      <w:r>
        <w:rPr>
          <w:b/>
          <w:sz w:val="24"/>
        </w:rPr>
        <w:t>Affiliations</w:t>
      </w:r>
      <w:r w:rsidR="00B04983" w:rsidRPr="00B04983">
        <w:rPr>
          <w:b/>
          <w:sz w:val="24"/>
        </w:rPr>
        <w:t>:</w:t>
      </w:r>
    </w:p>
    <w:p w14:paraId="77761FA3" w14:textId="10700069" w:rsidR="001F1D30" w:rsidRPr="001F1D30" w:rsidRDefault="001F1D30" w:rsidP="00880C37">
      <w:pPr>
        <w:contextualSpacing/>
        <w:jc w:val="both"/>
      </w:pPr>
      <w:r w:rsidRPr="001F1D30">
        <w:rPr>
          <w:vertAlign w:val="superscript"/>
        </w:rPr>
        <w:t xml:space="preserve">1 </w:t>
      </w:r>
      <w:r w:rsidR="00245F9E">
        <w:t>School of Biological Sciences, V</w:t>
      </w:r>
      <w:r w:rsidRPr="001F1D30">
        <w:t>ictoria University of Wellington</w:t>
      </w:r>
      <w:r>
        <w:t>, Wellington, New Zealand</w:t>
      </w:r>
    </w:p>
    <w:p w14:paraId="26572012" w14:textId="739407D4" w:rsidR="001F1D30" w:rsidRDefault="001F1D30" w:rsidP="00880C37">
      <w:pPr>
        <w:contextualSpacing/>
        <w:jc w:val="both"/>
      </w:pPr>
      <w:r w:rsidRPr="001F1D30">
        <w:rPr>
          <w:vertAlign w:val="superscript"/>
        </w:rPr>
        <w:t>2</w:t>
      </w:r>
      <w:r>
        <w:t xml:space="preserve"> </w:t>
      </w:r>
      <w:r w:rsidRPr="001F1D30">
        <w:t>MRC Lifecourse Epidemiology Unit, University of Southampton, Southampton, U</w:t>
      </w:r>
      <w:r>
        <w:t xml:space="preserve">nited </w:t>
      </w:r>
      <w:r w:rsidRPr="001F1D30">
        <w:t>K</w:t>
      </w:r>
      <w:r>
        <w:t>ingdom</w:t>
      </w:r>
    </w:p>
    <w:p w14:paraId="6E9C0C62" w14:textId="7A4365FB" w:rsidR="001F1D30" w:rsidRDefault="001F1D30" w:rsidP="001F1D30">
      <w:pPr>
        <w:contextualSpacing/>
        <w:jc w:val="both"/>
      </w:pPr>
      <w:r w:rsidRPr="001F1D30">
        <w:rPr>
          <w:vertAlign w:val="superscript"/>
        </w:rPr>
        <w:t>3</w:t>
      </w:r>
      <w:r>
        <w:t xml:space="preserve"> College of Health, Massey University, Wellington, New Zealand</w:t>
      </w:r>
    </w:p>
    <w:p w14:paraId="10FD5684" w14:textId="6A9C4B93" w:rsidR="001F1D30" w:rsidRDefault="001F1D30" w:rsidP="00880C37">
      <w:pPr>
        <w:contextualSpacing/>
        <w:jc w:val="both"/>
      </w:pPr>
      <w:r w:rsidRPr="001F1D30">
        <w:rPr>
          <w:vertAlign w:val="superscript"/>
        </w:rPr>
        <w:t>4</w:t>
      </w:r>
      <w:r>
        <w:t xml:space="preserve"> </w:t>
      </w:r>
      <w:r w:rsidRPr="001F1D30">
        <w:t>Rehabilitation teaching and Research Unit, Department of Medicine, University of Otago Wellington</w:t>
      </w:r>
      <w:r>
        <w:t>, New Zealand</w:t>
      </w:r>
      <w:r w:rsidRPr="001F1D30">
        <w:t>.</w:t>
      </w:r>
    </w:p>
    <w:p w14:paraId="090C39DF" w14:textId="77777777" w:rsidR="001F1D30" w:rsidRDefault="001F1D30" w:rsidP="00880C37">
      <w:pPr>
        <w:contextualSpacing/>
        <w:jc w:val="both"/>
      </w:pPr>
    </w:p>
    <w:p w14:paraId="00240BF5" w14:textId="77777777" w:rsidR="00B04983" w:rsidRDefault="00B04983" w:rsidP="00880C37">
      <w:pPr>
        <w:contextualSpacing/>
        <w:jc w:val="both"/>
      </w:pPr>
    </w:p>
    <w:p w14:paraId="7AE98CFB" w14:textId="605F89F5" w:rsidR="00245F9E" w:rsidRPr="00245F9E" w:rsidRDefault="00245F9E" w:rsidP="001F1D30">
      <w:pPr>
        <w:jc w:val="both"/>
        <w:rPr>
          <w:b/>
          <w:sz w:val="24"/>
        </w:rPr>
      </w:pPr>
      <w:r w:rsidRPr="00245F9E">
        <w:rPr>
          <w:b/>
          <w:sz w:val="24"/>
        </w:rPr>
        <w:t>Corresponding author:</w:t>
      </w:r>
    </w:p>
    <w:p w14:paraId="75CE2552" w14:textId="3A678563" w:rsidR="00245F9E" w:rsidRDefault="00245F9E" w:rsidP="001F1D30">
      <w:pPr>
        <w:jc w:val="both"/>
      </w:pPr>
      <w:r>
        <w:t>Hayley Denison</w:t>
      </w:r>
    </w:p>
    <w:p w14:paraId="0A25A3DB" w14:textId="007AAC76" w:rsidR="001F1D30" w:rsidRDefault="001F1D30" w:rsidP="001F1D30">
      <w:pPr>
        <w:jc w:val="both"/>
      </w:pPr>
      <w:r w:rsidRPr="001F1D30">
        <w:t xml:space="preserve">School of Biological Sciences, Victoria University of Wellington, </w:t>
      </w:r>
      <w:r>
        <w:t xml:space="preserve">PO Box 600, </w:t>
      </w:r>
      <w:r w:rsidRPr="001F1D30">
        <w:t>Wellington 6140, New Zealand</w:t>
      </w:r>
      <w:r>
        <w:t>.</w:t>
      </w:r>
    </w:p>
    <w:p w14:paraId="2BEFE05A" w14:textId="699E8CFE" w:rsidR="00245F9E" w:rsidRDefault="0048069E" w:rsidP="001F1D30">
      <w:pPr>
        <w:jc w:val="both"/>
      </w:pPr>
      <w:r>
        <w:t xml:space="preserve">Email: </w:t>
      </w:r>
      <w:hyperlink r:id="rId9" w:history="1">
        <w:r w:rsidR="00245F9E" w:rsidRPr="00C15030">
          <w:rPr>
            <w:rStyle w:val="Hyperlink"/>
          </w:rPr>
          <w:t>hayley.denison@vuw.ac.nz</w:t>
        </w:r>
      </w:hyperlink>
    </w:p>
    <w:p w14:paraId="2883CB43" w14:textId="398C8F5D" w:rsidR="0048069E" w:rsidRDefault="0048069E" w:rsidP="0048069E">
      <w:pPr>
        <w:jc w:val="both"/>
      </w:pPr>
      <w:r>
        <w:t>Phone: +64 4 463 5339</w:t>
      </w:r>
    </w:p>
    <w:p w14:paraId="042E5454" w14:textId="6319A367" w:rsidR="00B04983" w:rsidRDefault="0048069E" w:rsidP="0048069E">
      <w:pPr>
        <w:jc w:val="both"/>
      </w:pPr>
      <w:r>
        <w:t>Fax: +64 4 463 5331</w:t>
      </w:r>
    </w:p>
    <w:p w14:paraId="6064AE63" w14:textId="77777777" w:rsidR="0048069E" w:rsidRPr="001F1D30" w:rsidRDefault="0048069E" w:rsidP="0048069E">
      <w:pPr>
        <w:jc w:val="both"/>
      </w:pPr>
    </w:p>
    <w:p w14:paraId="5D3F3E63" w14:textId="77777777" w:rsidR="00245F9E" w:rsidRDefault="00245F9E" w:rsidP="001F1D30">
      <w:pPr>
        <w:jc w:val="both"/>
      </w:pPr>
    </w:p>
    <w:p w14:paraId="5A8B72BD" w14:textId="77777777" w:rsidR="00B04983" w:rsidRDefault="00B04983" w:rsidP="001F1D30">
      <w:pPr>
        <w:jc w:val="both"/>
        <w:rPr>
          <w:b/>
          <w:sz w:val="24"/>
        </w:rPr>
      </w:pPr>
    </w:p>
    <w:p w14:paraId="0F716D2D" w14:textId="77777777" w:rsidR="00F71C5F" w:rsidRDefault="00F71C5F" w:rsidP="001F1D30">
      <w:pPr>
        <w:jc w:val="both"/>
      </w:pPr>
    </w:p>
    <w:p w14:paraId="32BDB36D" w14:textId="77777777" w:rsidR="00B04983" w:rsidRDefault="00B04983" w:rsidP="001F1D30">
      <w:pPr>
        <w:jc w:val="both"/>
      </w:pPr>
    </w:p>
    <w:p w14:paraId="32991AA4" w14:textId="77777777" w:rsidR="00B04983" w:rsidRDefault="00B04983" w:rsidP="001F1D30">
      <w:pPr>
        <w:jc w:val="both"/>
      </w:pPr>
    </w:p>
    <w:p w14:paraId="2CE8CBF6" w14:textId="77777777" w:rsidR="00245F9E" w:rsidRDefault="00245F9E" w:rsidP="001F1D30">
      <w:pPr>
        <w:jc w:val="both"/>
      </w:pPr>
    </w:p>
    <w:p w14:paraId="79E55589" w14:textId="77777777" w:rsidR="00245F9E" w:rsidRDefault="00245F9E" w:rsidP="001F1D30">
      <w:pPr>
        <w:jc w:val="both"/>
      </w:pPr>
    </w:p>
    <w:p w14:paraId="6E0F594F" w14:textId="77777777" w:rsidR="00245F9E" w:rsidRDefault="00245F9E" w:rsidP="001F1D30">
      <w:pPr>
        <w:jc w:val="both"/>
      </w:pPr>
    </w:p>
    <w:p w14:paraId="1E8BB9FD" w14:textId="77777777" w:rsidR="008111F9" w:rsidRDefault="008111F9" w:rsidP="001F1D30">
      <w:pPr>
        <w:jc w:val="both"/>
      </w:pPr>
    </w:p>
    <w:p w14:paraId="5DE2254E" w14:textId="77777777" w:rsidR="00245F9E" w:rsidRDefault="00245F9E" w:rsidP="001F1D30">
      <w:pPr>
        <w:jc w:val="both"/>
      </w:pPr>
    </w:p>
    <w:p w14:paraId="2AD58560" w14:textId="77777777" w:rsidR="00B04983" w:rsidRPr="004C7F2F" w:rsidRDefault="00B04983" w:rsidP="001F1D30">
      <w:pPr>
        <w:jc w:val="both"/>
      </w:pPr>
    </w:p>
    <w:p w14:paraId="2EBDEA73" w14:textId="77777777" w:rsidR="00B04983" w:rsidRDefault="00B04983" w:rsidP="00404AD4">
      <w:pPr>
        <w:spacing w:line="480" w:lineRule="auto"/>
        <w:contextualSpacing/>
        <w:outlineLvl w:val="0"/>
        <w:rPr>
          <w:b/>
          <w:sz w:val="24"/>
        </w:rPr>
      </w:pPr>
      <w:r w:rsidRPr="00EE1B02">
        <w:rPr>
          <w:b/>
          <w:sz w:val="24"/>
        </w:rPr>
        <w:lastRenderedPageBreak/>
        <w:t>Abstract:</w:t>
      </w:r>
    </w:p>
    <w:p w14:paraId="6A5C13C1" w14:textId="77777777" w:rsidR="00B04983" w:rsidRPr="00EE1B02" w:rsidRDefault="00B04983" w:rsidP="00404AD4">
      <w:pPr>
        <w:spacing w:line="480" w:lineRule="auto"/>
        <w:contextualSpacing/>
        <w:outlineLvl w:val="0"/>
        <w:rPr>
          <w:b/>
          <w:sz w:val="24"/>
        </w:rPr>
      </w:pPr>
    </w:p>
    <w:p w14:paraId="46D80BDA" w14:textId="77777777" w:rsidR="00B04983" w:rsidRDefault="00B04983" w:rsidP="00404AD4">
      <w:pPr>
        <w:spacing w:line="480" w:lineRule="auto"/>
        <w:outlineLvl w:val="0"/>
      </w:pPr>
      <w:r w:rsidRPr="004928FD">
        <w:rPr>
          <w:b/>
        </w:rPr>
        <w:t>Objective</w:t>
      </w:r>
      <w:r>
        <w:t xml:space="preserve"> – </w:t>
      </w:r>
      <w:r w:rsidRPr="00860377">
        <w:t xml:space="preserve">Reactive Arthritis (ReA) is an inflammatory spondyloarthritis occurring after infection at a distant site. </w:t>
      </w:r>
      <w:r w:rsidRPr="004B7A21">
        <w:rPr>
          <w:i/>
        </w:rPr>
        <w:t>Chlamydia trachomatis</w:t>
      </w:r>
      <w:r w:rsidRPr="00860377">
        <w:t xml:space="preserve"> is proposed to </w:t>
      </w:r>
      <w:r>
        <w:t>be the most common cause of ReA, yet the incidence of sexually-acquired ReA (SARA) has not been well established. We therefore</w:t>
      </w:r>
      <w:r w:rsidRPr="00860377">
        <w:t xml:space="preserve"> carried out a systematic literature review to collate and critically evaluate the published evidence regarding the incidence of SARA.</w:t>
      </w:r>
    </w:p>
    <w:p w14:paraId="694B8E5F" w14:textId="1DE0013E" w:rsidR="00B04983" w:rsidRDefault="0048069E" w:rsidP="00404AD4">
      <w:pPr>
        <w:spacing w:line="480" w:lineRule="auto"/>
        <w:outlineLvl w:val="0"/>
      </w:pPr>
      <w:r>
        <w:rPr>
          <w:b/>
        </w:rPr>
        <w:t>Methods</w:t>
      </w:r>
      <w:r w:rsidR="00B04983">
        <w:t xml:space="preserve"> –</w:t>
      </w:r>
      <w:r w:rsidR="004B7A21">
        <w:t xml:space="preserve"> </w:t>
      </w:r>
      <w:r w:rsidR="00B04983" w:rsidRPr="008003FE">
        <w:t>MEDLINE and EMBASE databases were searched</w:t>
      </w:r>
      <w:r w:rsidR="00B04983">
        <w:t xml:space="preserve"> using free-text and MeSH terms relating to infection and ReA. The</w:t>
      </w:r>
      <w:r w:rsidR="00B04983" w:rsidRPr="008003FE">
        <w:t xml:space="preserve"> title and abstract of articles returned</w:t>
      </w:r>
      <w:r w:rsidR="00B04983">
        <w:t xml:space="preserve"> were screened independently by two reviewers and potentially relevant articles assessed in full. </w:t>
      </w:r>
      <w:r w:rsidR="00B04983" w:rsidRPr="008003FE">
        <w:t xml:space="preserve">Data was extracted from </w:t>
      </w:r>
      <w:r w:rsidR="00B04983">
        <w:t xml:space="preserve">relevant articles and a </w:t>
      </w:r>
      <w:r w:rsidR="00B04983" w:rsidRPr="008003FE">
        <w:t xml:space="preserve">risk of bias </w:t>
      </w:r>
      <w:r w:rsidR="00B04983">
        <w:t xml:space="preserve">assessment carried out using a validated tool. </w:t>
      </w:r>
      <w:r w:rsidR="00B04983" w:rsidRPr="008003FE">
        <w:t>Heterogeneity of study methodology and results precluded meta-analysis.</w:t>
      </w:r>
    </w:p>
    <w:p w14:paraId="12A1CD19" w14:textId="77777777" w:rsidR="00B04983" w:rsidRDefault="00B04983" w:rsidP="00404AD4">
      <w:pPr>
        <w:spacing w:line="480" w:lineRule="auto"/>
        <w:outlineLvl w:val="0"/>
      </w:pPr>
      <w:r w:rsidRPr="004928FD">
        <w:rPr>
          <w:b/>
        </w:rPr>
        <w:t>Results</w:t>
      </w:r>
      <w:r>
        <w:t xml:space="preserve"> – </w:t>
      </w:r>
      <w:r w:rsidRPr="008003FE">
        <w:t xml:space="preserve">The </w:t>
      </w:r>
      <w:r>
        <w:t>search</w:t>
      </w:r>
      <w:r w:rsidRPr="008003FE">
        <w:t xml:space="preserve"> yielded a total of 11680 articles, and a further 17 were identified </w:t>
      </w:r>
      <w:r>
        <w:t xml:space="preserve">from </w:t>
      </w:r>
      <w:r w:rsidRPr="008003FE">
        <w:t>review articles. Afte</w:t>
      </w:r>
      <w:r>
        <w:t>r screening, 55</w:t>
      </w:r>
      <w:r w:rsidRPr="008003FE">
        <w:t xml:space="preserve"> papers were </w:t>
      </w:r>
      <w:r>
        <w:t>assessed in full, from which 3 met the relevant inclusion criteria for the review.</w:t>
      </w:r>
      <w:r w:rsidRPr="004928FD">
        <w:t xml:space="preserve"> </w:t>
      </w:r>
      <w:r>
        <w:t>The</w:t>
      </w:r>
      <w:r w:rsidRPr="004928FD">
        <w:t xml:space="preserve"> </w:t>
      </w:r>
      <w:r>
        <w:t>studies reported</w:t>
      </w:r>
      <w:r w:rsidRPr="004928FD">
        <w:t xml:space="preserve"> an incidence of SARA of 3.0% - 8.1%</w:t>
      </w:r>
      <w:r>
        <w:t xml:space="preserve"> and were found to be of low to moderate quality.</w:t>
      </w:r>
    </w:p>
    <w:p w14:paraId="6445F1DA" w14:textId="77777777" w:rsidR="00B04983" w:rsidRPr="001F1D30" w:rsidRDefault="00B04983" w:rsidP="00404AD4">
      <w:pPr>
        <w:spacing w:line="480" w:lineRule="auto"/>
        <w:outlineLvl w:val="0"/>
      </w:pPr>
      <w:r w:rsidRPr="004928FD">
        <w:rPr>
          <w:b/>
        </w:rPr>
        <w:t>Conclusions</w:t>
      </w:r>
      <w:r>
        <w:t xml:space="preserve"> – More s</w:t>
      </w:r>
      <w:r w:rsidRPr="004928FD">
        <w:t>tudies are required</w:t>
      </w:r>
      <w:r>
        <w:t xml:space="preserve"> to address the </w:t>
      </w:r>
      <w:r w:rsidRPr="004928FD">
        <w:t>lack of data regarding the inciden</w:t>
      </w:r>
      <w:r>
        <w:t xml:space="preserve">ce of SARA. </w:t>
      </w:r>
      <w:r w:rsidRPr="004928FD">
        <w:t xml:space="preserve">Specific and sensitive classification criteria must be developed in order for consistent classification and valid conclusions to be drawn. In clinical practice, it is recommended clinicians discuss the possibility of ReA developing at the time </w:t>
      </w:r>
      <w:r>
        <w:t>of</w:t>
      </w:r>
      <w:r w:rsidRPr="004928FD">
        <w:t xml:space="preserve"> STI diagnosis</w:t>
      </w:r>
      <w:r>
        <w:t>,</w:t>
      </w:r>
      <w:r w:rsidRPr="004928FD">
        <w:t xml:space="preserve"> and to </w:t>
      </w:r>
      <w:r>
        <w:t>encourage patients to return if they</w:t>
      </w:r>
      <w:r w:rsidRPr="004928FD">
        <w:t xml:space="preserve"> experience any relevant symptoms.</w:t>
      </w:r>
    </w:p>
    <w:p w14:paraId="62CACD9E" w14:textId="77777777" w:rsidR="00B04983" w:rsidRDefault="00B04983" w:rsidP="00404AD4">
      <w:pPr>
        <w:spacing w:line="480" w:lineRule="auto"/>
        <w:jc w:val="both"/>
        <w:outlineLvl w:val="0"/>
        <w:rPr>
          <w:b/>
        </w:rPr>
      </w:pPr>
    </w:p>
    <w:p w14:paraId="696ED1F7" w14:textId="77777777" w:rsidR="00B04983" w:rsidRDefault="00B04983" w:rsidP="00404AD4">
      <w:pPr>
        <w:spacing w:line="480" w:lineRule="auto"/>
        <w:jc w:val="both"/>
        <w:outlineLvl w:val="0"/>
        <w:rPr>
          <w:b/>
        </w:rPr>
      </w:pPr>
    </w:p>
    <w:p w14:paraId="5B79DE6D" w14:textId="77777777" w:rsidR="00B04983" w:rsidRDefault="00B04983" w:rsidP="00404AD4">
      <w:pPr>
        <w:spacing w:line="480" w:lineRule="auto"/>
        <w:jc w:val="both"/>
        <w:outlineLvl w:val="0"/>
        <w:rPr>
          <w:b/>
        </w:rPr>
      </w:pPr>
    </w:p>
    <w:p w14:paraId="000FAE07" w14:textId="77777777" w:rsidR="009A5FB8" w:rsidRPr="00E478FB" w:rsidRDefault="009A5FB8" w:rsidP="00404AD4">
      <w:pPr>
        <w:spacing w:line="480" w:lineRule="auto"/>
        <w:jc w:val="both"/>
        <w:outlineLvl w:val="0"/>
        <w:rPr>
          <w:b/>
        </w:rPr>
      </w:pPr>
      <w:r w:rsidRPr="000D5A7D">
        <w:rPr>
          <w:b/>
        </w:rPr>
        <w:lastRenderedPageBreak/>
        <w:t>Introduction</w:t>
      </w:r>
    </w:p>
    <w:p w14:paraId="7493F378" w14:textId="646E2328" w:rsidR="009A5FB8" w:rsidRDefault="009A5FB8" w:rsidP="00404AD4">
      <w:pPr>
        <w:spacing w:line="480" w:lineRule="auto"/>
        <w:jc w:val="both"/>
      </w:pPr>
      <w:r w:rsidRPr="009A5FB8">
        <w:t>Reactive Arthritis (ReA) is a</w:t>
      </w:r>
      <w:r w:rsidR="0069498C">
        <w:t xml:space="preserve">n inflammatory </w:t>
      </w:r>
      <w:r w:rsidR="00CF14C5">
        <w:t>spondylo</w:t>
      </w:r>
      <w:r w:rsidR="0069498C">
        <w:t xml:space="preserve">arthritis </w:t>
      </w:r>
      <w:r w:rsidR="00C25EAC">
        <w:t xml:space="preserve">occurring after </w:t>
      </w:r>
      <w:r w:rsidRPr="009A5FB8">
        <w:t xml:space="preserve">infection at a distant site. </w:t>
      </w:r>
      <w:r>
        <w:t>It typically occurs in young adults</w:t>
      </w:r>
      <w:r w:rsidR="00AD44B6">
        <w:t xml:space="preserve">, </w:t>
      </w:r>
      <w:r w:rsidR="0069498C">
        <w:t>one</w:t>
      </w:r>
      <w:r w:rsidR="00AD44B6">
        <w:t xml:space="preserve"> to </w:t>
      </w:r>
      <w:r w:rsidR="0069498C">
        <w:t>four</w:t>
      </w:r>
      <w:r w:rsidR="00AD44B6">
        <w:t xml:space="preserve"> weeks after infection</w:t>
      </w:r>
      <w:r w:rsidR="00C25EAC">
        <w:t xml:space="preserve"> and can affect axial or peripheral </w:t>
      </w:r>
      <w:r w:rsidR="00C25EAC" w:rsidRPr="009A5FB8">
        <w:t xml:space="preserve">joints </w:t>
      </w:r>
      <w:r w:rsidR="00C761C5">
        <w:t>and</w:t>
      </w:r>
      <w:r w:rsidR="00C25EAC" w:rsidRPr="009A5FB8">
        <w:t xml:space="preserve"> periarticular tissues</w:t>
      </w:r>
      <w:r w:rsidR="00E83711">
        <w:t xml:space="preserve"> </w:t>
      </w:r>
      <w:r w:rsidR="00C51F35">
        <w:fldChar w:fldCharType="begin"/>
      </w:r>
      <w:r w:rsidR="0065034F">
        <w:instrText xml:space="preserve"> ADDIN EN.CITE &lt;EndNote&gt;&lt;Cite&gt;&lt;Author&gt;Hamdulay&lt;/Author&gt;&lt;Year&gt;2006&lt;/Year&gt;&lt;RecNum&gt;493&lt;/RecNum&gt;&lt;DisplayText&gt;[1]&lt;/DisplayText&gt;&lt;record&gt;&lt;rec-number&gt;493&lt;/rec-number&gt;&lt;foreign-keys&gt;&lt;key app="EN" db-id="xxett0apcfsarre20do5pveetx5p02tzapze" timestamp="1401428669"&gt;493&lt;/key&gt;&lt;key app="ENWeb" db-id=""&gt;0&lt;/key&gt;&lt;/foreign-keys&gt;&lt;ref-type name="Journal Article"&gt;17&lt;/ref-type&gt;&lt;contributors&gt;&lt;authors&gt;&lt;author&gt;Hamdulay, S. S.&lt;/author&gt;&lt;author&gt;Glynne, S. J.&lt;/author&gt;&lt;author&gt;Keat, A.&lt;/author&gt;&lt;/authors&gt;&lt;/contributors&gt;&lt;auth-address&gt;Department of Rheumatology, Northwick Park Hospital, Harrow, Middlesex, UK. hamdu@hotmail.com&lt;/auth-address&gt;&lt;titles&gt;&lt;title&gt;When is arthritis reactive?&lt;/title&gt;&lt;secondary-title&gt;Postgrad Med J&lt;/secondary-title&gt;&lt;alt-title&gt;Postgraduate medical journal&lt;/alt-title&gt;&lt;/titles&gt;&lt;periodical&gt;&lt;full-title&gt;Postgrad Med J&lt;/full-title&gt;&lt;abbr-1&gt;Postgraduate medical journal&lt;/abbr-1&gt;&lt;/periodical&gt;&lt;alt-periodical&gt;&lt;full-title&gt;Postgraduate Medical Journal&lt;/full-title&gt;&lt;abbr-1&gt;Postgrad. Med. J.&lt;/abbr-1&gt;&lt;abbr-2&gt;Postgrad Med J&lt;/abbr-2&gt;&lt;/alt-periodical&gt;&lt;pages&gt;446-53&lt;/pages&gt;&lt;volume&gt;82&lt;/volume&gt;&lt;number&gt;969&lt;/number&gt;&lt;keywords&gt;&lt;keyword&gt;Anti-Bacterial Agents/therapeutic use&lt;/keyword&gt;&lt;keyword&gt;Anti-Inflammatory Agents/therapeutic use&lt;/keyword&gt;&lt;keyword&gt;Arthritis, Reactive/*diagnosis/etiology/therapy&lt;/keyword&gt;&lt;keyword&gt;Diagnosis, Differential&lt;/keyword&gt;&lt;keyword&gt;Female&lt;/keyword&gt;&lt;keyword&gt;HIV Infections/complications&lt;/keyword&gt;&lt;keyword&gt;Humans&lt;/keyword&gt;&lt;keyword&gt;Male&lt;/keyword&gt;&lt;keyword&gt;Medical History Taking&lt;/keyword&gt;&lt;keyword&gt;Physical Examination&lt;/keyword&gt;&lt;keyword&gt;Physical Therapy Modalities&lt;/keyword&gt;&lt;keyword&gt;Spondylarthropathies/diagnosis/etiology/therapy&lt;/keyword&gt;&lt;/keywords&gt;&lt;dates&gt;&lt;year&gt;2006&lt;/year&gt;&lt;pub-dates&gt;&lt;date&gt;Jul&lt;/date&gt;&lt;/pub-dates&gt;&lt;/dates&gt;&lt;isbn&gt;1469-0756 (Electronic)&amp;#xD;0032-5473 (Linking)&lt;/isbn&gt;&lt;accession-num&gt;16822921&lt;/accession-num&gt;&lt;urls&gt;&lt;related-urls&gt;&lt;url&gt;http://www.ncbi.nlm.nih.gov/pubmed/16822921&lt;/url&gt;&lt;/related-urls&gt;&lt;/urls&gt;&lt;custom2&gt;2563769&lt;/custom2&gt;&lt;electronic-resource-num&gt;10.1136/pgmj.2005.044057&lt;/electronic-resource-num&gt;&lt;/record&gt;&lt;/Cite&gt;&lt;/EndNote&gt;</w:instrText>
      </w:r>
      <w:r w:rsidR="00C51F35">
        <w:fldChar w:fldCharType="separate"/>
      </w:r>
      <w:r w:rsidR="0065034F">
        <w:rPr>
          <w:noProof/>
        </w:rPr>
        <w:t>[1]</w:t>
      </w:r>
      <w:r w:rsidR="00C51F35">
        <w:fldChar w:fldCharType="end"/>
      </w:r>
      <w:r w:rsidR="00C25EAC">
        <w:t>.</w:t>
      </w:r>
      <w:r w:rsidR="0029375F">
        <w:t xml:space="preserve"> </w:t>
      </w:r>
      <w:r w:rsidR="00B35875">
        <w:t>While ReA is usually mild and</w:t>
      </w:r>
      <w:r w:rsidR="00B35875" w:rsidRPr="009A5FB8">
        <w:t xml:space="preserve"> </w:t>
      </w:r>
      <w:r w:rsidR="00B35875">
        <w:t xml:space="preserve">self-limiting, up to 18% of those affected </w:t>
      </w:r>
      <w:r w:rsidR="00B35875" w:rsidRPr="009A5FB8">
        <w:t xml:space="preserve">develop </w:t>
      </w:r>
      <w:r w:rsidR="00B35875">
        <w:t xml:space="preserve">a </w:t>
      </w:r>
      <w:r w:rsidR="00B35875" w:rsidRPr="009A5FB8">
        <w:t>chronic arthriti</w:t>
      </w:r>
      <w:r w:rsidR="00B35875">
        <w:t>s</w:t>
      </w:r>
      <w:r w:rsidR="00E83711">
        <w:t xml:space="preserve"> </w:t>
      </w:r>
      <w:r w:rsidR="00C51F35">
        <w:fldChar w:fldCharType="begin">
          <w:fldData xml:space="preserve">PEVuZE5vdGU+PENpdGU+PEF1dGhvcj5IYW5udTwvQXV0aG9yPjxZZWFyPjIwMDY8L1llYXI+PFJl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</w:fldData>
        </w:fldChar>
      </w:r>
      <w:r w:rsidR="0065034F">
        <w:instrText xml:space="preserve"> ADDIN EN.CITE </w:instrText>
      </w:r>
      <w:r w:rsidR="0065034F">
        <w:fldChar w:fldCharType="begin">
          <w:fldData xml:space="preserve">PEVuZE5vdGU+PENpdGU+PEF1dGhvcj5IYW5udTwvQXV0aG9yPjxZZWFyPjIwMDY8L1llYXI+PFJl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</w:fldData>
        </w:fldChar>
      </w:r>
      <w:r w:rsidR="0065034F">
        <w:instrText xml:space="preserve"> ADDIN EN.CITE.DATA </w:instrText>
      </w:r>
      <w:r w:rsidR="0065034F">
        <w:fldChar w:fldCharType="end"/>
      </w:r>
      <w:r w:rsidR="00C51F35">
        <w:fldChar w:fldCharType="separate"/>
      </w:r>
      <w:r w:rsidR="0065034F">
        <w:rPr>
          <w:noProof/>
        </w:rPr>
        <w:t>[2]</w:t>
      </w:r>
      <w:r w:rsidR="00C51F35">
        <w:fldChar w:fldCharType="end"/>
      </w:r>
      <w:r w:rsidR="00B35875" w:rsidRPr="002125D1">
        <w:t xml:space="preserve">. </w:t>
      </w:r>
      <w:r w:rsidR="0029375F">
        <w:t>In</w:t>
      </w:r>
      <w:r w:rsidR="00C25EAC">
        <w:t xml:space="preserve"> </w:t>
      </w:r>
      <w:r w:rsidR="0029375F" w:rsidRPr="0029375F">
        <w:t xml:space="preserve">some, but not all studies, </w:t>
      </w:r>
      <w:r w:rsidR="000748F4">
        <w:t>t</w:t>
      </w:r>
      <w:r w:rsidR="007047BC">
        <w:t>he HLA-</w:t>
      </w:r>
      <w:r w:rsidR="007047BC" w:rsidRPr="002125D1">
        <w:t xml:space="preserve">B27 gene </w:t>
      </w:r>
      <w:r w:rsidR="007047BC">
        <w:t>is</w:t>
      </w:r>
      <w:r w:rsidR="007047BC" w:rsidRPr="002125D1">
        <w:t xml:space="preserve"> associated with increased </w:t>
      </w:r>
      <w:r w:rsidR="00B35875">
        <w:t>severity and chronicity of</w:t>
      </w:r>
      <w:r w:rsidR="007047BC" w:rsidRPr="002125D1">
        <w:t xml:space="preserve"> ReA</w:t>
      </w:r>
      <w:r w:rsidR="00E83711">
        <w:t xml:space="preserve"> </w:t>
      </w:r>
      <w:r w:rsidR="00C51F35">
        <w:fldChar w:fldCharType="begin">
          <w:fldData xml:space="preserve">PEVuZE5vdGU+PENpdGU+PEF1dGhvcj5Qb3BlPC9BdXRob3I+PFllYXI+MjAwNzwvWWVhcj48UmVj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</w:fldData>
        </w:fldChar>
      </w:r>
      <w:r w:rsidR="0065034F">
        <w:instrText xml:space="preserve"> ADDIN EN.CITE </w:instrText>
      </w:r>
      <w:r w:rsidR="0065034F">
        <w:fldChar w:fldCharType="begin">
          <w:fldData xml:space="preserve">PEVuZE5vdGU+PENpdGU+PEF1dGhvcj5Qb3BlPC9BdXRob3I+PFllYXI+MjAwNzwvWWVhcj48UmVj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</w:fldData>
        </w:fldChar>
      </w:r>
      <w:r w:rsidR="0065034F">
        <w:instrText xml:space="preserve"> ADDIN EN.CITE.DATA </w:instrText>
      </w:r>
      <w:r w:rsidR="0065034F">
        <w:fldChar w:fldCharType="end"/>
      </w:r>
      <w:r w:rsidR="00C51F35">
        <w:fldChar w:fldCharType="separate"/>
      </w:r>
      <w:r w:rsidR="0065034F">
        <w:rPr>
          <w:noProof/>
        </w:rPr>
        <w:t>[3]</w:t>
      </w:r>
      <w:r w:rsidR="00C51F35">
        <w:fldChar w:fldCharType="end"/>
      </w:r>
      <w:r w:rsidR="00B35875">
        <w:t>.</w:t>
      </w:r>
    </w:p>
    <w:p w14:paraId="6AF033E2" w14:textId="1E58E1A5" w:rsidR="0028312F" w:rsidRDefault="00C25EAC" w:rsidP="00404AD4">
      <w:pPr>
        <w:spacing w:line="480" w:lineRule="auto"/>
        <w:jc w:val="both"/>
      </w:pPr>
      <w:r>
        <w:t xml:space="preserve">It is reported that </w:t>
      </w:r>
      <w:r w:rsidR="009A5FB8" w:rsidRPr="009A5FB8">
        <w:t xml:space="preserve">ReA can be triggered by </w:t>
      </w:r>
      <w:r w:rsidR="00DE4BCA">
        <w:t xml:space="preserve">infection with </w:t>
      </w:r>
      <w:r w:rsidR="009A5FB8" w:rsidRPr="009A5FB8">
        <w:t>bacteria</w:t>
      </w:r>
      <w:r>
        <w:t xml:space="preserve">, </w:t>
      </w:r>
      <w:r w:rsidR="009A5FB8" w:rsidRPr="009A5FB8">
        <w:t>viruses and parasites</w:t>
      </w:r>
      <w:r w:rsidR="00E83711">
        <w:t xml:space="preserve"> </w:t>
      </w:r>
      <w:r w:rsidR="00866EC1">
        <w:fldChar w:fldCharType="begin">
          <w:fldData xml:space="preserve">PEVuZE5vdGU+PENpdGU+PEF1dGhvcj5Pemd1bDwvQXV0aG9yPjxZZWFyPjIwMDY8L1llYXI+PFJl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yZXVtYS4yMDEyLjA2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</w:fldData>
        </w:fldChar>
      </w:r>
      <w:r w:rsidR="0065034F">
        <w:instrText xml:space="preserve"> ADDIN EN.CITE </w:instrText>
      </w:r>
      <w:r w:rsidR="0065034F">
        <w:fldChar w:fldCharType="begin">
          <w:fldData xml:space="preserve">PEVuZE5vdGU+PENpdGU+PEF1dGhvcj5Pemd1bDwvQXV0aG9yPjxZZWFyPjIwMDY8L1llYXI+PFJl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</w:fldData>
        </w:fldChar>
      </w:r>
      <w:r w:rsidR="0065034F">
        <w:instrText xml:space="preserve"> ADDIN EN.CITE.DATA </w:instrText>
      </w:r>
      <w:r w:rsidR="0065034F">
        <w:fldChar w:fldCharType="end"/>
      </w:r>
      <w:r w:rsidR="00866EC1">
        <w:fldChar w:fldCharType="separate"/>
      </w:r>
      <w:r w:rsidR="0065034F">
        <w:rPr>
          <w:noProof/>
        </w:rPr>
        <w:t>[4, 5]</w:t>
      </w:r>
      <w:r w:rsidR="00866EC1">
        <w:fldChar w:fldCharType="end"/>
      </w:r>
      <w:r w:rsidR="009A5FB8" w:rsidRPr="009A5FB8">
        <w:t xml:space="preserve"> </w:t>
      </w:r>
      <w:r w:rsidR="008601D5">
        <w:t xml:space="preserve">with the </w:t>
      </w:r>
      <w:r w:rsidR="009A5FB8" w:rsidRPr="009A5FB8">
        <w:t xml:space="preserve">most frequent </w:t>
      </w:r>
      <w:r w:rsidR="008601D5">
        <w:t xml:space="preserve">microbial </w:t>
      </w:r>
      <w:r w:rsidR="009A5FB8" w:rsidRPr="009A5FB8">
        <w:t xml:space="preserve">triggers </w:t>
      </w:r>
      <w:r>
        <w:t>infect</w:t>
      </w:r>
      <w:r w:rsidR="008601D5">
        <w:t>ing</w:t>
      </w:r>
      <w:r>
        <w:t xml:space="preserve"> the </w:t>
      </w:r>
      <w:r w:rsidR="0028312F" w:rsidRPr="009A5FB8">
        <w:t xml:space="preserve">gastrointestinal </w:t>
      </w:r>
      <w:r w:rsidR="009A5FB8" w:rsidRPr="009A5FB8">
        <w:t xml:space="preserve">or </w:t>
      </w:r>
      <w:r w:rsidR="0028312F" w:rsidRPr="009A5FB8">
        <w:t xml:space="preserve">genitourinary </w:t>
      </w:r>
      <w:r w:rsidR="009A5FB8" w:rsidRPr="009A5FB8">
        <w:t>tracts</w:t>
      </w:r>
      <w:r w:rsidR="00E83711">
        <w:t xml:space="preserve"> </w:t>
      </w:r>
      <w:r w:rsidR="00866EC1">
        <w:fldChar w:fldCharType="begin"/>
      </w:r>
      <w:r w:rsidR="0065034F">
        <w:instrText xml:space="preserve"> ADDIN EN.CITE &lt;EndNote&gt;&lt;Cite&gt;&lt;Author&gt;Hamdulay&lt;/Author&gt;&lt;Year&gt;2006&lt;/Year&gt;&lt;RecNum&gt;493&lt;/RecNum&gt;&lt;DisplayText&gt;[1]&lt;/DisplayText&gt;&lt;record&gt;&lt;rec-number&gt;493&lt;/rec-number&gt;&lt;foreign-keys&gt;&lt;key app="EN" db-id="xxett0apcfsarre20do5pveetx5p02tzapze" timestamp="1401428669"&gt;493&lt;/key&gt;&lt;key app="ENWeb" db-id=""&gt;0&lt;/key&gt;&lt;/foreign-keys&gt;&lt;ref-type name="Journal Article"&gt;17&lt;/ref-type&gt;&lt;contributors&gt;&lt;authors&gt;&lt;author&gt;Hamdulay, S. S.&lt;/author&gt;&lt;author&gt;Glynne, S. J.&lt;/author&gt;&lt;author&gt;Keat, A.&lt;/author&gt;&lt;/authors&gt;&lt;/contributors&gt;&lt;auth-address&gt;Department of Rheumatology, Northwick Park Hospital, Harrow, Middlesex, UK. hamdu@hotmail.com&lt;/auth-address&gt;&lt;titles&gt;&lt;title&gt;When is arthritis reactive?&lt;/title&gt;&lt;secondary-title&gt;Postgrad Med J&lt;/secondary-title&gt;&lt;alt-title&gt;Postgraduate medical journal&lt;/alt-title&gt;&lt;/titles&gt;&lt;periodical&gt;&lt;full-title&gt;Postgrad Med J&lt;/full-title&gt;&lt;abbr-1&gt;Postgraduate medical journal&lt;/abbr-1&gt;&lt;/periodical&gt;&lt;alt-periodical&gt;&lt;full-title&gt;Postgraduate Medical Journal&lt;/full-title&gt;&lt;abbr-1&gt;Postgrad. Med. J.&lt;/abbr-1&gt;&lt;abbr-2&gt;Postgrad Med J&lt;/abbr-2&gt;&lt;/alt-periodical&gt;&lt;pages&gt;446-53&lt;/pages&gt;&lt;volume&gt;82&lt;/volume&gt;&lt;number&gt;969&lt;/number&gt;&lt;keywords&gt;&lt;keyword&gt;Anti-Bacterial Agents/therapeutic use&lt;/keyword&gt;&lt;keyword&gt;Anti-Inflammatory Agents/therapeutic use&lt;/keyword&gt;&lt;keyword&gt;Arthritis, Reactive/*diagnosis/etiology/therapy&lt;/keyword&gt;&lt;keyword&gt;Diagnosis, Differential&lt;/keyword&gt;&lt;keyword&gt;Female&lt;/keyword&gt;&lt;keyword&gt;HIV Infections/complications&lt;/keyword&gt;&lt;keyword&gt;Humans&lt;/keyword&gt;&lt;keyword&gt;Male&lt;/keyword&gt;&lt;keyword&gt;Medical History Taking&lt;/keyword&gt;&lt;keyword&gt;Physical Examination&lt;/keyword&gt;&lt;keyword&gt;Physical Therapy Modalities&lt;/keyword&gt;&lt;keyword&gt;Spondylarthropathies/diagnosis/etiology/therapy&lt;/keyword&gt;&lt;/keywords&gt;&lt;dates&gt;&lt;year&gt;2006&lt;/year&gt;&lt;pub-dates&gt;&lt;date&gt;Jul&lt;/date&gt;&lt;/pub-dates&gt;&lt;/dates&gt;&lt;isbn&gt;1469-0756 (Electronic)&amp;#xD;0032-5473 (Linking)&lt;/isbn&gt;&lt;accession-num&gt;16822921&lt;/accession-num&gt;&lt;urls&gt;&lt;related-urls&gt;&lt;url&gt;http://www.ncbi.nlm.nih.gov/pubmed/16822921&lt;/url&gt;&lt;/related-urls&gt;&lt;/urls&gt;&lt;custom2&gt;2563769&lt;/custom2&gt;&lt;electronic-resource-num&gt;10.1136/pgmj.2005.044057&lt;/electronic-resource-num&gt;&lt;/record&gt;&lt;/Cite&gt;&lt;/EndNote&gt;</w:instrText>
      </w:r>
      <w:r w:rsidR="00866EC1">
        <w:fldChar w:fldCharType="separate"/>
      </w:r>
      <w:r w:rsidR="0065034F">
        <w:rPr>
          <w:noProof/>
        </w:rPr>
        <w:t>[1]</w:t>
      </w:r>
      <w:r w:rsidR="00866EC1">
        <w:fldChar w:fldCharType="end"/>
      </w:r>
      <w:r w:rsidR="009A5FB8" w:rsidRPr="009A5FB8">
        <w:t xml:space="preserve">. </w:t>
      </w:r>
      <w:r w:rsidR="0028312F" w:rsidRPr="002B76A5">
        <w:rPr>
          <w:i/>
        </w:rPr>
        <w:t>Chlamydia trachomatis</w:t>
      </w:r>
      <w:r w:rsidR="0028312F">
        <w:t xml:space="preserve"> is </w:t>
      </w:r>
      <w:r w:rsidR="00DA1FF6">
        <w:t xml:space="preserve">proposed </w:t>
      </w:r>
      <w:r w:rsidR="0028312F">
        <w:t xml:space="preserve">to be the most common </w:t>
      </w:r>
      <w:r w:rsidR="001D7468">
        <w:t xml:space="preserve">cause of </w:t>
      </w:r>
      <w:r w:rsidR="00E72ED0">
        <w:t>ReA</w:t>
      </w:r>
      <w:r w:rsidR="00E83711">
        <w:t xml:space="preserve"> </w:t>
      </w:r>
      <w:r w:rsidR="00866EC1">
        <w:fldChar w:fldCharType="begin">
          <w:fldData xml:space="preserve">PEVuZE5vdGU+PENpdGU+PEF1dGhvcj5Pemd1bDwvQXV0aG9yPjxZZWFyPjIwMDY8L1llYXI+PFJl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</w:fldData>
        </w:fldChar>
      </w:r>
      <w:r w:rsidR="0065034F">
        <w:instrText xml:space="preserve"> ADDIN EN.CITE </w:instrText>
      </w:r>
      <w:r w:rsidR="0065034F">
        <w:fldChar w:fldCharType="begin">
          <w:fldData xml:space="preserve">PEVuZE5vdGU+PENpdGU+PEF1dGhvcj5Pemd1bDwvQXV0aG9yPjxZZWFyPjIwMDY8L1llYXI+PFJl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</w:fldData>
        </w:fldChar>
      </w:r>
      <w:r w:rsidR="0065034F">
        <w:instrText xml:space="preserve"> ADDIN EN.CITE.DATA </w:instrText>
      </w:r>
      <w:r w:rsidR="0065034F">
        <w:fldChar w:fldCharType="end"/>
      </w:r>
      <w:r w:rsidR="00866EC1">
        <w:fldChar w:fldCharType="separate"/>
      </w:r>
      <w:r w:rsidR="0065034F">
        <w:rPr>
          <w:noProof/>
        </w:rPr>
        <w:t>[4, 6-9]</w:t>
      </w:r>
      <w:r w:rsidR="00866EC1">
        <w:fldChar w:fldCharType="end"/>
      </w:r>
      <w:r w:rsidR="0028312F">
        <w:t xml:space="preserve">, </w:t>
      </w:r>
      <w:r w:rsidR="008601D5">
        <w:t xml:space="preserve">with </w:t>
      </w:r>
      <w:r w:rsidR="0028312F">
        <w:t xml:space="preserve">other sexually transmitted infections (STIs) </w:t>
      </w:r>
      <w:r w:rsidR="008601D5">
        <w:t xml:space="preserve">including </w:t>
      </w:r>
      <w:r w:rsidR="00734D1F" w:rsidRPr="002B76A5">
        <w:rPr>
          <w:i/>
        </w:rPr>
        <w:t>Neisseria gonorrhoea</w:t>
      </w:r>
      <w:r w:rsidR="00DE4BCA">
        <w:rPr>
          <w:i/>
        </w:rPr>
        <w:t>e</w:t>
      </w:r>
      <w:r w:rsidR="00734D1F" w:rsidRPr="00734D1F">
        <w:t xml:space="preserve"> (distinct from its role in septic gonococcal arthritis)</w:t>
      </w:r>
      <w:r w:rsidR="008B1E25">
        <w:t xml:space="preserve">, </w:t>
      </w:r>
      <w:r w:rsidR="00734D1F" w:rsidRPr="00734D1F">
        <w:t xml:space="preserve">and </w:t>
      </w:r>
      <w:r w:rsidR="00734D1F" w:rsidRPr="002B76A5">
        <w:rPr>
          <w:i/>
        </w:rPr>
        <w:t>Ureaplasma urealyticum</w:t>
      </w:r>
      <w:r w:rsidR="00866EC1">
        <w:t xml:space="preserve"> </w:t>
      </w:r>
      <w:r w:rsidR="008601D5">
        <w:t>also implicated</w:t>
      </w:r>
      <w:r w:rsidR="00E83711">
        <w:t xml:space="preserve"> </w:t>
      </w:r>
      <w:r w:rsidR="00866EC1">
        <w:fldChar w:fldCharType="begin">
          <w:fldData xml:space="preserve">PEVuZE5vdGU+PENpdGU+PEF1dGhvcj5DYXJsaW48L0F1dGhvcj48WWVhcj4yMDE0PC9ZZWFyPjxS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</w:fldData>
        </w:fldChar>
      </w:r>
      <w:r w:rsidR="0065034F">
        <w:instrText xml:space="preserve"> ADDIN EN.CITE </w:instrText>
      </w:r>
      <w:r w:rsidR="0065034F">
        <w:fldChar w:fldCharType="begin">
          <w:fldData xml:space="preserve">PEVuZE5vdGU+PENpdGU+PEF1dGhvcj5DYXJsaW48L0F1dGhvcj48WWVhcj4yMDE0PC9ZZWFyPjxS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</w:fldData>
        </w:fldChar>
      </w:r>
      <w:r w:rsidR="0065034F">
        <w:instrText xml:space="preserve"> ADDIN EN.CITE.DATA </w:instrText>
      </w:r>
      <w:r w:rsidR="0065034F">
        <w:fldChar w:fldCharType="end"/>
      </w:r>
      <w:r w:rsidR="00866EC1">
        <w:fldChar w:fldCharType="separate"/>
      </w:r>
      <w:r w:rsidR="0065034F">
        <w:rPr>
          <w:noProof/>
        </w:rPr>
        <w:t>[10]</w:t>
      </w:r>
      <w:r w:rsidR="00866EC1">
        <w:fldChar w:fldCharType="end"/>
      </w:r>
      <w:r w:rsidR="0028312F">
        <w:t>.</w:t>
      </w:r>
      <w:r w:rsidR="00DB71AA">
        <w:t xml:space="preserve"> </w:t>
      </w:r>
      <w:r w:rsidR="00E72ED0">
        <w:t>ReA</w:t>
      </w:r>
      <w:r w:rsidR="0066181E">
        <w:t xml:space="preserve"> triggered by </w:t>
      </w:r>
      <w:r w:rsidR="008F1A21">
        <w:t xml:space="preserve">an </w:t>
      </w:r>
      <w:r w:rsidR="0066181E">
        <w:t>STI</w:t>
      </w:r>
      <w:r w:rsidR="008F1A21">
        <w:t xml:space="preserve"> is referred to as sexually acquired reactive arthritis</w:t>
      </w:r>
      <w:r w:rsidR="0066181E">
        <w:t xml:space="preserve"> (SARA</w:t>
      </w:r>
      <w:r w:rsidR="0066181E" w:rsidRPr="008F1A21">
        <w:t>)</w:t>
      </w:r>
      <w:r w:rsidR="00E83711">
        <w:t xml:space="preserve"> </w:t>
      </w:r>
      <w:r w:rsidR="00866EC1">
        <w:fldChar w:fldCharType="begin">
          <w:fldData xml:space="preserve">PEVuZE5vdGU+PENpdGU+PEF1dGhvcj5DYXJsaW48L0F1dGhvcj48WWVhcj4yMDE0PC9ZZWFyPjxS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</w:fldData>
        </w:fldChar>
      </w:r>
      <w:r w:rsidR="0065034F">
        <w:instrText xml:space="preserve"> ADDIN EN.CITE </w:instrText>
      </w:r>
      <w:r w:rsidR="0065034F">
        <w:fldChar w:fldCharType="begin">
          <w:fldData xml:space="preserve">PEVuZE5vdGU+PENpdGU+PEF1dGhvcj5DYXJsaW48L0F1dGhvcj48WWVhcj4yMDE0PC9ZZWFyPjxS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</w:fldData>
        </w:fldChar>
      </w:r>
      <w:r w:rsidR="0065034F">
        <w:instrText xml:space="preserve"> ADDIN EN.CITE.DATA </w:instrText>
      </w:r>
      <w:r w:rsidR="0065034F">
        <w:fldChar w:fldCharType="end"/>
      </w:r>
      <w:r w:rsidR="00866EC1">
        <w:fldChar w:fldCharType="separate"/>
      </w:r>
      <w:r w:rsidR="0065034F">
        <w:rPr>
          <w:noProof/>
        </w:rPr>
        <w:t>[10]</w:t>
      </w:r>
      <w:r w:rsidR="00866EC1">
        <w:fldChar w:fldCharType="end"/>
      </w:r>
      <w:r w:rsidR="008F1A21">
        <w:t>.</w:t>
      </w:r>
    </w:p>
    <w:p w14:paraId="5CEFEE82" w14:textId="0B476A48" w:rsidR="009C0564" w:rsidRDefault="009C0564" w:rsidP="00404AD4">
      <w:pPr>
        <w:spacing w:line="480" w:lineRule="auto"/>
        <w:jc w:val="both"/>
      </w:pPr>
      <w:r>
        <w:t>The association of arthritis with STIs has been long recognised. Hippocrates was probably the first to link the presence of arthritis and infection in the genitourinary tract when he observed,</w:t>
      </w:r>
      <w:r w:rsidRPr="003A76FB">
        <w:t xml:space="preserve"> </w:t>
      </w:r>
      <w:r>
        <w:t xml:space="preserve">at a time when the term “gout” was used to refer to acute arthritis, that “A youth does not suffer from gout until after sexual intercourse” </w:t>
      </w:r>
      <w:r w:rsidR="007D18FE">
        <w:fldChar w:fldCharType="begin"/>
      </w:r>
      <w:r w:rsidR="00411BDF">
        <w:instrText xml:space="preserve"> ADDIN EN.CITE &lt;EndNote&gt;&lt;Cite&gt;&lt;Author&gt;Lloyd&lt;/Author&gt;&lt;RecNum&gt;69348&lt;/RecNum&gt;&lt;DisplayText&gt;[11, 12]&lt;/DisplayText&gt;&lt;record&gt;&lt;rec-number&gt;69348&lt;/rec-number&gt;&lt;foreign-keys&gt;&lt;key app="EN" db-id="xxett0apcfsarre20do5pveetx5p02tzapze" timestamp="1468909279"&gt;69348&lt;/key&gt;&lt;/foreign-keys&gt;&lt;ref-type name="Book"&gt;6&lt;/ref-type&gt;&lt;contributors&gt;&lt;authors&gt;&lt;author&gt;Lloyd, G. E&lt;/author&gt;&lt;/authors&gt;&lt;/contributors&gt;&lt;titles&gt;&lt;title&gt;Hippocratic writings (translated by J. Chadwick and W. N. Mann), p. 229. Pelican Books, New York, N.Y.&lt;/title&gt;&lt;/titles&gt;&lt;dates&gt;&lt;year&gt;1978&lt;/year&gt;&lt;/dates&gt;&lt;urls&gt;&lt;/urls&gt;&lt;/record&gt;&lt;/Cite&gt;&lt;Cite&gt;&lt;Author&gt;Iglesias-Gammara&lt;/Author&gt;&lt;Year&gt;2005&lt;/Year&gt;&lt;RecNum&gt;69349&lt;/RecNum&gt;&lt;record&gt;&lt;rec-number&gt;69349&lt;/rec-number&gt;&lt;foreign-keys&gt;&lt;key app="EN" db-id="xxett0apcfsarre20do5pveetx5p02tzapze" timestamp="1468909694"&gt;69349&lt;/key&gt;&lt;/foreign-keys&gt;&lt;ref-type name="Journal Article"&gt;17&lt;/ref-type&gt;&lt;contributors&gt;&lt;authors&gt;&lt;author&gt;Iglesias-Gammara, Antonio&lt;/author&gt;&lt;author&gt;Restrepo, Jose F.&lt;/author&gt;&lt;author&gt;Valle, Rafael&lt;/author&gt;&lt;author&gt;Matteson, Eric L.&lt;/author&gt;&lt;/authors&gt;&lt;/contributors&gt;&lt;titles&gt;&lt;title&gt;A Brief History of Stoll-Brodie-Fiessinger-Leroy Syndrome (Reiter&amp;apos;s Syndrome) and Reactive Arthritis with a Translation of Reiter&amp;apos;s Original 1916 Article into English&lt;/title&gt;&lt;secondary-title&gt;Current Rheumatology Reviews&lt;/secondary-title&gt;&lt;/titles&gt;&lt;periodical&gt;&lt;full-title&gt;Current Rheumatology Reviews&lt;/full-title&gt;&lt;/periodical&gt;&lt;pages&gt;71-79&lt;/pages&gt;&lt;volume&gt;1&lt;/volume&gt;&lt;number&gt;1&lt;/number&gt;&lt;keywords&gt;&lt;keyword&gt;reactive arthritis&lt;/keyword&gt;&lt;keyword&gt;reiter&amp;apos;s syndrome&lt;/keyword&gt;&lt;/keywords&gt;&lt;dates&gt;&lt;year&gt;2005&lt;/year&gt;&lt;pub-dates&gt;&lt;date&gt;//&lt;/date&gt;&lt;/pub-dates&gt;&lt;/dates&gt;&lt;urls&gt;&lt;related-urls&gt;&lt;url&gt;http://www.ingentaconnect.com/content/ben/crr/2005/00000001/00000001/art00011&lt;/url&gt;&lt;url&gt;http://dx.doi.org/10.2174/1573397052954190&lt;/url&gt;&lt;/related-urls&gt;&lt;/urls&gt;&lt;electronic-resource-num&gt;10.2174/1573397052954190&lt;/electronic-resource-num&gt;&lt;/record&gt;&lt;/Cite&gt;&lt;/EndNote&gt;</w:instrText>
      </w:r>
      <w:r w:rsidR="007D18FE">
        <w:fldChar w:fldCharType="separate"/>
      </w:r>
      <w:r w:rsidR="007D18FE">
        <w:rPr>
          <w:noProof/>
        </w:rPr>
        <w:t>[11, 12]</w:t>
      </w:r>
      <w:r w:rsidR="007D18FE">
        <w:fldChar w:fldCharType="end"/>
      </w:r>
      <w:r>
        <w:t xml:space="preserve">. The first report of joint involvement after venereal disease was in 1715 by Musgrave, and the first clear description given by Swediaur in 1798 and 1809 </w:t>
      </w:r>
      <w:r w:rsidR="00411BDF">
        <w:fldChar w:fldCharType="begin"/>
      </w:r>
      <w:r w:rsidR="00411BDF">
        <w:instrText xml:space="preserve"> ADDIN EN.CITE &lt;EndNote&gt;&lt;Cite&gt;&lt;Author&gt;Storey&lt;/Author&gt;&lt;RecNum&gt;14826&lt;/RecNum&gt;&lt;DisplayText&gt;[13]&lt;/DisplayText&gt;&lt;record&gt;&lt;rec-number&gt;14826&lt;/rec-number&gt;&lt;foreign-keys&gt;&lt;key app="EN" db-id="xxett0apcfsarre20do5pveetx5p02tzapze" timestamp="1438314053"&gt;14826&lt;/key&gt;&lt;key app="ENWeb" db-id=""&gt;0&lt;/key&gt;&lt;/foreign-keys&gt;&lt;ref-type name="Journal Article"&gt;17&lt;/ref-type&gt;&lt;contributors&gt;&lt;authors&gt;&lt;author&gt;Storey, G.O.&lt;/author&gt;&lt;author&gt;Scott, D. L.&lt;/author&gt;&lt;/authors&gt;&lt;/contributors&gt;&lt;titles&gt;&lt;title&gt;Arthritis associated with venereal disease in nineteenth century London.&lt;/title&gt;&lt;secondary-title&gt;Clinical Rheumatology&lt;/secondary-title&gt;&lt;/titles&gt;&lt;periodical&gt;&lt;full-title&gt;Clinical Rheumatology&lt;/full-title&gt;&lt;abbr-1&gt;Clin. Rheumatol.&lt;/abbr-1&gt;&lt;abbr-2&gt;Clin Rheumatol&lt;/abbr-2&gt;&lt;/periodical&gt;&lt;pages&gt;500-504&lt;/pages&gt;&lt;volume&gt;17&lt;/volume&gt;&lt;number&gt;6&lt;/number&gt;&lt;dates&gt;&lt;year&gt;1998&lt;/year&gt;&lt;/dates&gt;&lt;urls&gt;&lt;/urls&gt;&lt;/record&gt;&lt;/Cite&gt;&lt;/EndNote&gt;</w:instrText>
      </w:r>
      <w:r w:rsidR="00411BDF">
        <w:fldChar w:fldCharType="separate"/>
      </w:r>
      <w:r w:rsidR="00411BDF">
        <w:rPr>
          <w:noProof/>
        </w:rPr>
        <w:t>[13]</w:t>
      </w:r>
      <w:r w:rsidR="00411BDF">
        <w:fldChar w:fldCharType="end"/>
      </w:r>
      <w:r>
        <w:t>, though t</w:t>
      </w:r>
      <w:r w:rsidRPr="00AE31EE">
        <w:t>he term “reactive arthritis”</w:t>
      </w:r>
      <w:r>
        <w:t xml:space="preserve">, referring to </w:t>
      </w:r>
      <w:r w:rsidRPr="00AE31EE">
        <w:t>nonpurulent arthritis</w:t>
      </w:r>
      <w:r>
        <w:t xml:space="preserve"> associated with infection,</w:t>
      </w:r>
      <w:r w:rsidRPr="00AE31EE">
        <w:t xml:space="preserve"> was</w:t>
      </w:r>
      <w:r>
        <w:t>n’t</w:t>
      </w:r>
      <w:r w:rsidRPr="00AE31EE">
        <w:t xml:space="preserve"> </w:t>
      </w:r>
      <w:r>
        <w:t>introduced until</w:t>
      </w:r>
      <w:r w:rsidRPr="00AE31EE">
        <w:t xml:space="preserve"> 1969</w:t>
      </w:r>
      <w:r>
        <w:t xml:space="preserve"> </w:t>
      </w:r>
      <w:r w:rsidR="0043734C">
        <w:fldChar w:fldCharType="begin"/>
      </w:r>
      <w:r w:rsidR="001F4D06">
        <w:instrText xml:space="preserve"> ADDIN EN.CITE &lt;EndNote&gt;&lt;Cite&gt;&lt;Author&gt;Ahvonen&lt;/Author&gt;&lt;Year&gt;1969&lt;/Year&gt;&lt;RecNum&gt;69350&lt;/RecNum&gt;&lt;DisplayText&gt;[14, 15]&lt;/DisplayText&gt;&lt;record&gt;&lt;rec-number&gt;69350&lt;/rec-number&gt;&lt;foreign-keys&gt;&lt;key app="EN" db-id="xxett0apcfsarre20do5pveetx5p02tzapze" timestamp="1468910314"&gt;69350&lt;/key&gt;&lt;/foreign-keys&gt;&lt;ref-type name="Journal Article"&gt;17&lt;/ref-type&gt;&lt;contributors&gt;&lt;authors&gt;&lt;author&gt;Ahvonen, P.&lt;/author&gt;&lt;author&gt;Sievers, K.&lt;/author&gt;&lt;author&gt;Aho, K.&lt;/author&gt;&lt;/authors&gt;&lt;/contributors&gt;&lt;titles&gt;&lt;title&gt;Arthritis Associated with Yersinia Enterocolitica Infection, Acta Rheumatologica Scandinavica, 15:1-4, 232-253&lt;/title&gt;&lt;secondary-title&gt;Acta Rheumatologica Scandinavica&lt;/secondary-title&gt;&lt;/titles&gt;&lt;periodical&gt;&lt;full-title&gt;Acta Rheumatologica Scandinavica&lt;/full-title&gt;&lt;/periodical&gt;&lt;pages&gt;232-253&lt;/pages&gt;&lt;volume&gt;15&lt;/volume&gt;&lt;dates&gt;&lt;year&gt;1969&lt;/year&gt;&lt;/dates&gt;&lt;urls&gt;&lt;/urls&gt;&lt;/record&gt;&lt;/Cite&gt;&lt;Cite&gt;&lt;Author&gt;Kuipers&lt;/Author&gt;&lt;Year&gt;1999&lt;/Year&gt;&lt;RecNum&gt;69351&lt;/RecNum&gt;&lt;record&gt;&lt;rec-number&gt;69351&lt;/rec-number&gt;&lt;foreign-keys&gt;&lt;key app="EN" db-id="xxett0apcfsarre20do5pveetx5p02tzapze" timestamp="1468910566"&gt;69351&lt;/key&gt;&lt;/foreign-keys&gt;&lt;ref-type name="Journal Article"&gt;17&lt;/ref-type&gt;&lt;contributors&gt;&lt;authors&gt;&lt;author&gt;Kuipers, J G&lt;/author&gt;&lt;author&gt;Kohler, L&lt;/author&gt;&lt;author&gt;Zeidler, H&lt;/author&gt;&lt;/authors&gt;&lt;/contributors&gt;&lt;titles&gt;&lt;title&gt;Reactive or infectious arthritis&lt;/title&gt;&lt;secondary-title&gt;Annals of the Rheumatic Diseases&lt;/secondary-title&gt;&lt;/titles&gt;&lt;periodical&gt;&lt;full-title&gt;Annals of the Rheumatic Diseases&lt;/full-title&gt;&lt;abbr-1&gt;Ann. Rheum. Dis.&lt;/abbr-1&gt;&lt;abbr-2&gt;Ann Rheum Dis&lt;/abbr-2&gt;&lt;/periodical&gt;&lt;pages&gt;661-664&lt;/pages&gt;&lt;volume&gt;58&lt;/volume&gt;&lt;number&gt;11&lt;/number&gt;&lt;dates&gt;&lt;year&gt;1999&lt;/year&gt;&lt;pub-dates&gt;&lt;date&gt;November 1, 1999&lt;/date&gt;&lt;/pub-dates&gt;&lt;/dates&gt;&lt;urls&gt;&lt;related-urls&gt;&lt;url&gt;http://ard.bmj.com/content/58/11/661.short&lt;/url&gt;&lt;/related-urls&gt;&lt;/urls&gt;&lt;electronic-resource-num&gt;10.1136/ard.58.11.661&lt;/electronic-resource-num&gt;&lt;/record&gt;&lt;/Cite&gt;&lt;/EndNote&gt;</w:instrText>
      </w:r>
      <w:r w:rsidR="0043734C">
        <w:fldChar w:fldCharType="separate"/>
      </w:r>
      <w:r w:rsidR="001F4D06">
        <w:rPr>
          <w:noProof/>
        </w:rPr>
        <w:t>[14, 15]</w:t>
      </w:r>
      <w:r w:rsidR="0043734C">
        <w:fldChar w:fldCharType="end"/>
      </w:r>
      <w:r>
        <w:t>.</w:t>
      </w:r>
    </w:p>
    <w:p w14:paraId="1C03654E" w14:textId="41CE0DE0" w:rsidR="0028312F" w:rsidRDefault="009C0564" w:rsidP="00404AD4">
      <w:pPr>
        <w:spacing w:line="480" w:lineRule="auto"/>
        <w:jc w:val="both"/>
      </w:pPr>
      <w:r w:rsidRPr="009C0564">
        <w:t>Despite this long history and extensive literature, t</w:t>
      </w:r>
      <w:r w:rsidR="00C25EAC">
        <w:t>he</w:t>
      </w:r>
      <w:r w:rsidR="007047BC">
        <w:t xml:space="preserve"> incidence rate</w:t>
      </w:r>
      <w:r w:rsidR="0028312F">
        <w:t xml:space="preserve"> </w:t>
      </w:r>
      <w:r w:rsidR="00C25EAC">
        <w:t xml:space="preserve">of ReA after STI is </w:t>
      </w:r>
      <w:r w:rsidR="0028312F">
        <w:t xml:space="preserve">not well established. </w:t>
      </w:r>
      <w:r w:rsidR="002C6F97">
        <w:t xml:space="preserve">A large proportion of ReA cases are </w:t>
      </w:r>
      <w:r w:rsidR="000748F4">
        <w:t xml:space="preserve">probably </w:t>
      </w:r>
      <w:r w:rsidR="002C6F97">
        <w:t xml:space="preserve">unrecognised due to mild symptoms and resolution without </w:t>
      </w:r>
      <w:r w:rsidR="002C6F97" w:rsidRPr="009E1B03">
        <w:t>treatment</w:t>
      </w:r>
      <w:r w:rsidR="00E83711">
        <w:t xml:space="preserve"> </w:t>
      </w:r>
      <w:r w:rsidR="00CB2C47">
        <w:fldChar w:fldCharType="begin"/>
      </w:r>
      <w:r w:rsidR="0065034F">
        <w:instrText xml:space="preserve"> ADDIN EN.CITE &lt;EndNote&gt;&lt;Cite&gt;&lt;Author&gt;Hamdulay&lt;/Author&gt;&lt;Year&gt;2006&lt;/Year&gt;&lt;RecNum&gt;493&lt;/RecNum&gt;&lt;DisplayText&gt;[1]&lt;/DisplayText&gt;&lt;record&gt;&lt;rec-number&gt;493&lt;/rec-number&gt;&lt;foreign-keys&gt;&lt;key app="EN" db-id="xxett0apcfsarre20do5pveetx5p02tzapze" timestamp="1401428669"&gt;493&lt;/key&gt;&lt;key app="ENWeb" db-id=""&gt;0&lt;/key&gt;&lt;/foreign-keys&gt;&lt;ref-type name="Journal Article"&gt;17&lt;/ref-type&gt;&lt;contributors&gt;&lt;authors&gt;&lt;author&gt;Hamdulay, S. S.&lt;/author&gt;&lt;author&gt;Glynne, S. J.&lt;/author&gt;&lt;author&gt;Keat, A.&lt;/author&gt;&lt;/authors&gt;&lt;/contributors&gt;&lt;auth-address&gt;Department of Rheumatology, Northwick Park Hospital, Harrow, Middlesex, UK. hamdu@hotmail.com&lt;/auth-address&gt;&lt;titles&gt;&lt;title&gt;When is arthritis reactive?&lt;/title&gt;&lt;secondary-title&gt;Postgrad Med J&lt;/secondary-title&gt;&lt;alt-title&gt;Postgraduate medical journal&lt;/alt-title&gt;&lt;/titles&gt;&lt;periodical&gt;&lt;full-title&gt;Postgrad Med J&lt;/full-title&gt;&lt;abbr-1&gt;Postgraduate medical journal&lt;/abbr-1&gt;&lt;/periodical&gt;&lt;alt-periodical&gt;&lt;full-title&gt;Postgraduate Medical Journal&lt;/full-title&gt;&lt;abbr-1&gt;Postgrad. Med. J.&lt;/abbr-1&gt;&lt;abbr-2&gt;Postgrad Med J&lt;/abbr-2&gt;&lt;/alt-periodical&gt;&lt;pages&gt;446-53&lt;/pages&gt;&lt;volume&gt;82&lt;/volume&gt;&lt;number&gt;969&lt;/number&gt;&lt;keywords&gt;&lt;keyword&gt;Anti-Bacterial Agents/therapeutic use&lt;/keyword&gt;&lt;keyword&gt;Anti-Inflammatory Agents/therapeutic use&lt;/keyword&gt;&lt;keyword&gt;Arthritis, Reactive/*diagnosis/etiology/therapy&lt;/keyword&gt;&lt;keyword&gt;Diagnosis, Differential&lt;/keyword&gt;&lt;keyword&gt;Female&lt;/keyword&gt;&lt;keyword&gt;HIV Infections/complications&lt;/keyword&gt;&lt;keyword&gt;Humans&lt;/keyword&gt;&lt;keyword&gt;Male&lt;/keyword&gt;&lt;keyword&gt;Medical History Taking&lt;/keyword&gt;&lt;keyword&gt;Physical Examination&lt;/keyword&gt;&lt;keyword&gt;Physical Therapy Modalities&lt;/keyword&gt;&lt;keyword&gt;Spondylarthropathies/diagnosis/etiology/therapy&lt;/keyword&gt;&lt;/keywords&gt;&lt;dates&gt;&lt;year&gt;2006&lt;/year&gt;&lt;pub-dates&gt;&lt;date&gt;Jul&lt;/date&gt;&lt;/pub-dates&gt;&lt;/dates&gt;&lt;isbn&gt;1469-0756 (Electronic)&amp;#xD;0032-5473 (Linking)&lt;/isbn&gt;&lt;accession-num&gt;16822921&lt;/accession-num&gt;&lt;urls&gt;&lt;related-urls&gt;&lt;url&gt;http://www.ncbi.nlm.nih.gov/pubmed/16822921&lt;/url&gt;&lt;/related-urls&gt;&lt;/urls&gt;&lt;custom2&gt;2563769&lt;/custom2&gt;&lt;electronic-resource-num&gt;10.1136/pgmj.2005.044057&lt;/electronic-resource-num&gt;&lt;/record&gt;&lt;/Cite&gt;&lt;/EndNote&gt;</w:instrText>
      </w:r>
      <w:r w:rsidR="00CB2C47">
        <w:fldChar w:fldCharType="separate"/>
      </w:r>
      <w:r w:rsidR="0065034F">
        <w:rPr>
          <w:noProof/>
        </w:rPr>
        <w:t>[1]</w:t>
      </w:r>
      <w:r w:rsidR="00CB2C47">
        <w:fldChar w:fldCharType="end"/>
      </w:r>
      <w:r w:rsidR="009E1B03" w:rsidRPr="009E1B03">
        <w:t>.</w:t>
      </w:r>
      <w:r w:rsidR="0028312F" w:rsidRPr="009E1B03">
        <w:t xml:space="preserve"> </w:t>
      </w:r>
      <w:r w:rsidR="006E29A9" w:rsidRPr="009E1B03">
        <w:t>It</w:t>
      </w:r>
      <w:r w:rsidR="006E29A9">
        <w:t xml:space="preserve"> is also unclear how long </w:t>
      </w:r>
      <w:r w:rsidR="002C6F97" w:rsidRPr="004B5C39">
        <w:t>after infection ReA can occur</w:t>
      </w:r>
      <w:r w:rsidR="00895E06">
        <w:t>,</w:t>
      </w:r>
      <w:r w:rsidR="002C6F97">
        <w:t xml:space="preserve"> </w:t>
      </w:r>
      <w:r w:rsidR="0006772C">
        <w:t>and which</w:t>
      </w:r>
      <w:r w:rsidR="006C11CD" w:rsidRPr="004B5C39">
        <w:t xml:space="preserve"> infections can cause ReA</w:t>
      </w:r>
      <w:r w:rsidR="00E83711">
        <w:t xml:space="preserve"> </w:t>
      </w:r>
      <w:r w:rsidR="00E57C36">
        <w:fldChar w:fldCharType="begin">
          <w:fldData xml:space="preserve">PEVuZE5vdGU+PENpdGU+PEF1dGhvcj5Ub3duZXM8L0F1dGhvcj48WWVhcj4yMDEwPC9ZZWFyPjxS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==
</w:fldData>
        </w:fldChar>
      </w:r>
      <w:r w:rsidR="001F4D06">
        <w:instrText xml:space="preserve"> ADDIN EN.CITE </w:instrText>
      </w:r>
      <w:r w:rsidR="001F4D06">
        <w:fldChar w:fldCharType="begin">
          <w:fldData xml:space="preserve">PEVuZE5vdGU+PENpdGU+PEF1dGhvcj5Ub3duZXM8L0F1dGhvcj48WWVhcj4yMDEwPC9ZZWFyPjxS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==
</w:fldData>
        </w:fldChar>
      </w:r>
      <w:r w:rsidR="001F4D06">
        <w:instrText xml:space="preserve"> ADDIN EN.CITE.DATA </w:instrText>
      </w:r>
      <w:r w:rsidR="001F4D06">
        <w:fldChar w:fldCharType="end"/>
      </w:r>
      <w:r w:rsidR="00E57C36">
        <w:fldChar w:fldCharType="separate"/>
      </w:r>
      <w:r w:rsidR="001F4D06">
        <w:rPr>
          <w:noProof/>
        </w:rPr>
        <w:t>[16]</w:t>
      </w:r>
      <w:r w:rsidR="00E57C36">
        <w:fldChar w:fldCharType="end"/>
      </w:r>
      <w:r w:rsidR="002C6F97">
        <w:t xml:space="preserve">. This is </w:t>
      </w:r>
      <w:r w:rsidR="000748F4">
        <w:t xml:space="preserve">complicated </w:t>
      </w:r>
      <w:r w:rsidR="002C6F97">
        <w:t xml:space="preserve">by </w:t>
      </w:r>
      <w:r w:rsidR="000748F4">
        <w:t xml:space="preserve">conflicting </w:t>
      </w:r>
      <w:r w:rsidR="00141493">
        <w:t xml:space="preserve">data </w:t>
      </w:r>
      <w:r w:rsidR="000748F4">
        <w:t>regarding</w:t>
      </w:r>
      <w:r w:rsidR="00141493">
        <w:t xml:space="preserve"> pathophysiology</w:t>
      </w:r>
      <w:r w:rsidR="00C03259">
        <w:t>,</w:t>
      </w:r>
      <w:r w:rsidR="00141493">
        <w:t xml:space="preserve"> </w:t>
      </w:r>
      <w:r w:rsidR="006E29A9">
        <w:t>where the inciting events could</w:t>
      </w:r>
      <w:r w:rsidR="000748F4">
        <w:t xml:space="preserve"> include </w:t>
      </w:r>
      <w:r w:rsidR="00747561">
        <w:t xml:space="preserve">viable bacteria in the synovium </w:t>
      </w:r>
      <w:r w:rsidR="000748F4">
        <w:t xml:space="preserve">or an </w:t>
      </w:r>
      <w:r w:rsidR="00747561">
        <w:t xml:space="preserve">immune-mediated </w:t>
      </w:r>
      <w:r w:rsidR="00141493">
        <w:t xml:space="preserve">mechanism </w:t>
      </w:r>
      <w:r w:rsidR="00747561">
        <w:t>in response to chlamydial antigenic debris at the synovial site</w:t>
      </w:r>
      <w:r w:rsidR="00E83711">
        <w:t xml:space="preserve"> </w:t>
      </w:r>
      <w:r w:rsidR="00CB2C47">
        <w:fldChar w:fldCharType="begin">
          <w:fldData xml:space="preserve">PEVuZE5vdGU+PENpdGU+PEF1dGhvcj5Jbm1hbjwvQXV0aG9yPjxZZWFyPjIwMDA8L1llYXI+PFJl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</w:fldData>
        </w:fldChar>
      </w:r>
      <w:r w:rsidR="001F4D06">
        <w:instrText xml:space="preserve"> ADDIN EN.CITE </w:instrText>
      </w:r>
      <w:r w:rsidR="001F4D06">
        <w:fldChar w:fldCharType="begin">
          <w:fldData xml:space="preserve">PEVuZE5vdGU+PENpdGU+PEF1dGhvcj5Jbm1hbjwvQXV0aG9yPjxZZWFyPjIwMDA8L1llYXI+PFJl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</w:fldData>
        </w:fldChar>
      </w:r>
      <w:r w:rsidR="001F4D06">
        <w:instrText xml:space="preserve"> ADDIN EN.CITE.DATA </w:instrText>
      </w:r>
      <w:r w:rsidR="001F4D06">
        <w:fldChar w:fldCharType="end"/>
      </w:r>
      <w:r w:rsidR="00CB2C47">
        <w:fldChar w:fldCharType="separate"/>
      </w:r>
      <w:r w:rsidR="001F4D06">
        <w:rPr>
          <w:noProof/>
        </w:rPr>
        <w:t>[9, 17-19]</w:t>
      </w:r>
      <w:r w:rsidR="00CB2C47">
        <w:fldChar w:fldCharType="end"/>
      </w:r>
      <w:r w:rsidR="00CB2C47">
        <w:t>.</w:t>
      </w:r>
      <w:r w:rsidR="00747561" w:rsidRPr="004B5C39">
        <w:t xml:space="preserve"> </w:t>
      </w:r>
      <w:r w:rsidR="006C11CD" w:rsidRPr="004B5C39">
        <w:t xml:space="preserve">As such, there </w:t>
      </w:r>
      <w:r w:rsidR="006C11CD" w:rsidRPr="004B5C39">
        <w:lastRenderedPageBreak/>
        <w:t>are no validated diagnostic criteria for ReA</w:t>
      </w:r>
      <w:r w:rsidR="00D932CB">
        <w:t xml:space="preserve"> </w:t>
      </w:r>
      <w:r w:rsidR="00CB2C47">
        <w:t>for clinical use</w:t>
      </w:r>
      <w:r w:rsidR="00E83711">
        <w:t xml:space="preserve"> </w:t>
      </w:r>
      <w:r w:rsidR="00CB2C47">
        <w:fldChar w:fldCharType="begin">
          <w:fldData xml:space="preserve">PEVuZE5vdGU+PENpdGU+PEF1dGhvcj5IYW5udTwvQXV0aG9yPjxZZWFyPjIwMDY8L1llYXI+PFJl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</w:fldData>
        </w:fldChar>
      </w:r>
      <w:r w:rsidR="0065034F">
        <w:instrText xml:space="preserve"> ADDIN EN.CITE </w:instrText>
      </w:r>
      <w:r w:rsidR="0065034F">
        <w:fldChar w:fldCharType="begin">
          <w:fldData xml:space="preserve">PEVuZE5vdGU+PENpdGU+PEF1dGhvcj5IYW5udTwvQXV0aG9yPjxZZWFyPjIwMDY8L1llYXI+PFJl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</w:fldData>
        </w:fldChar>
      </w:r>
      <w:r w:rsidR="0065034F">
        <w:instrText xml:space="preserve"> ADDIN EN.CITE.DATA </w:instrText>
      </w:r>
      <w:r w:rsidR="0065034F">
        <w:fldChar w:fldCharType="end"/>
      </w:r>
      <w:r w:rsidR="00CB2C47">
        <w:fldChar w:fldCharType="separate"/>
      </w:r>
      <w:r w:rsidR="0065034F">
        <w:rPr>
          <w:noProof/>
        </w:rPr>
        <w:t>[2]</w:t>
      </w:r>
      <w:r w:rsidR="00CB2C47">
        <w:fldChar w:fldCharType="end"/>
      </w:r>
      <w:r w:rsidR="000748F4">
        <w:t xml:space="preserve"> and no </w:t>
      </w:r>
      <w:r w:rsidR="005B1DB4">
        <w:t xml:space="preserve">universally </w:t>
      </w:r>
      <w:r w:rsidR="0006772C">
        <w:t xml:space="preserve">accepted </w:t>
      </w:r>
      <w:r w:rsidR="007047BC">
        <w:t xml:space="preserve">classification </w:t>
      </w:r>
      <w:r w:rsidR="0006772C">
        <w:t xml:space="preserve">criteria </w:t>
      </w:r>
      <w:r w:rsidR="00261981" w:rsidRPr="0006772C">
        <w:t>for clinical research</w:t>
      </w:r>
      <w:r w:rsidR="00CB2C47">
        <w:t xml:space="preserve"> which </w:t>
      </w:r>
      <w:r w:rsidR="006C11CD" w:rsidRPr="00117699">
        <w:t>leads to inconsistency in reported incidence rates in the literature</w:t>
      </w:r>
      <w:r w:rsidR="00E83711">
        <w:t xml:space="preserve"> </w:t>
      </w:r>
      <w:r w:rsidR="00CB2C47">
        <w:fldChar w:fldCharType="begin">
          <w:fldData xml:space="preserve">PEVuZE5vdGU+PENpdGU+PEF1dGhvcj5QYWNoZWNvLVRlbmE8L0F1dGhvcj48WWVhcj4xOTk5PC9Z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</w:fldData>
        </w:fldChar>
      </w:r>
      <w:r w:rsidR="001F4D06">
        <w:instrText xml:space="preserve"> ADDIN EN.CITE </w:instrText>
      </w:r>
      <w:r w:rsidR="001F4D06">
        <w:fldChar w:fldCharType="begin">
          <w:fldData xml:space="preserve">PEVuZE5vdGU+PENpdGU+PEF1dGhvcj5QYWNoZWNvLVRlbmE8L0F1dGhvcj48WWVhcj4xOTk5PC9Z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</w:fldData>
        </w:fldChar>
      </w:r>
      <w:r w:rsidR="001F4D06">
        <w:instrText xml:space="preserve"> ADDIN EN.CITE.DATA </w:instrText>
      </w:r>
      <w:r w:rsidR="001F4D06">
        <w:fldChar w:fldCharType="end"/>
      </w:r>
      <w:r w:rsidR="00CB2C47">
        <w:fldChar w:fldCharType="separate"/>
      </w:r>
      <w:r w:rsidR="001F4D06">
        <w:rPr>
          <w:noProof/>
        </w:rPr>
        <w:t>[8, 20]</w:t>
      </w:r>
      <w:r w:rsidR="00CB2C47">
        <w:fldChar w:fldCharType="end"/>
      </w:r>
      <w:r w:rsidR="006C11CD" w:rsidRPr="00117699">
        <w:t>.</w:t>
      </w:r>
    </w:p>
    <w:p w14:paraId="49523315" w14:textId="6766A0B2" w:rsidR="000A286E" w:rsidRDefault="005C5CBA" w:rsidP="00404AD4">
      <w:pPr>
        <w:spacing w:line="480" w:lineRule="auto"/>
        <w:jc w:val="both"/>
      </w:pPr>
      <w:r>
        <w:t xml:space="preserve">Despite </w:t>
      </w:r>
      <w:r w:rsidR="006674FF">
        <w:t>this</w:t>
      </w:r>
      <w:r>
        <w:t>, many s</w:t>
      </w:r>
      <w:r w:rsidR="004B5C39">
        <w:t>tudies have attempted to determine</w:t>
      </w:r>
      <w:r w:rsidR="0028312F">
        <w:t xml:space="preserve"> </w:t>
      </w:r>
      <w:r>
        <w:t>an</w:t>
      </w:r>
      <w:r w:rsidR="004B5C39">
        <w:t xml:space="preserve"> </w:t>
      </w:r>
      <w:r w:rsidR="0028312F">
        <w:t xml:space="preserve">incidence </w:t>
      </w:r>
      <w:r w:rsidR="004B5C39">
        <w:t>rate</w:t>
      </w:r>
      <w:r w:rsidR="0028312F">
        <w:t xml:space="preserve"> </w:t>
      </w:r>
      <w:r>
        <w:t>for</w:t>
      </w:r>
      <w:r w:rsidR="0028312F">
        <w:t xml:space="preserve"> </w:t>
      </w:r>
      <w:r w:rsidR="00E72ED0">
        <w:t>ReA</w:t>
      </w:r>
      <w:r w:rsidR="00F108ED">
        <w:t>.</w:t>
      </w:r>
      <w:r w:rsidR="00E356D4">
        <w:t xml:space="preserve"> The systematic literature reviews to date have focussed on ReA triggered by enteric infection </w:t>
      </w:r>
      <w:r w:rsidR="00503EF6">
        <w:t>with</w:t>
      </w:r>
      <w:r w:rsidR="00E356D4">
        <w:t xml:space="preserve"> ReA rates reported as 2.86% - 5.8%</w:t>
      </w:r>
      <w:r w:rsidR="00E83711">
        <w:t xml:space="preserve"> </w:t>
      </w:r>
      <w:r w:rsidR="00BB24AD">
        <w:fldChar w:fldCharType="begin">
          <w:fldData xml:space="preserve">PEVuZE5vdGU+PENpdGU+PEF1dGhvcj5BamVuZTwvQXV0aG9yPjxZZWFyPjIwMTM8L1llYXI+PFJl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</w:fldData>
        </w:fldChar>
      </w:r>
      <w:r w:rsidR="001F4D06">
        <w:instrText xml:space="preserve"> ADDIN EN.CITE </w:instrText>
      </w:r>
      <w:r w:rsidR="001F4D06">
        <w:fldChar w:fldCharType="begin">
          <w:fldData xml:space="preserve">PEVuZE5vdGU+PENpdGU+PEF1dGhvcj5BamVuZTwvQXV0aG9yPjxZZWFyPjIwMTM8L1llYXI+PFJl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</w:fldData>
        </w:fldChar>
      </w:r>
      <w:r w:rsidR="001F4D06">
        <w:instrText xml:space="preserve"> ADDIN EN.CITE.DATA </w:instrText>
      </w:r>
      <w:r w:rsidR="001F4D06">
        <w:fldChar w:fldCharType="end"/>
      </w:r>
      <w:r w:rsidR="00BB24AD">
        <w:fldChar w:fldCharType="separate"/>
      </w:r>
      <w:r w:rsidR="001F4D06">
        <w:rPr>
          <w:noProof/>
        </w:rPr>
        <w:t>[21-23]</w:t>
      </w:r>
      <w:r w:rsidR="00BB24AD">
        <w:fldChar w:fldCharType="end"/>
      </w:r>
      <w:r w:rsidR="0028312F" w:rsidRPr="0006036C">
        <w:rPr>
          <w:i/>
        </w:rPr>
        <w:t>.</w:t>
      </w:r>
      <w:r w:rsidR="00CC246C">
        <w:rPr>
          <w:i/>
        </w:rPr>
        <w:t xml:space="preserve"> </w:t>
      </w:r>
      <w:r w:rsidR="00503EF6">
        <w:t>D</w:t>
      </w:r>
      <w:r w:rsidR="00DB71AA">
        <w:t xml:space="preserve">espite chlamydia being </w:t>
      </w:r>
      <w:r w:rsidR="00503EF6">
        <w:t xml:space="preserve">widely stated as the </w:t>
      </w:r>
      <w:r w:rsidR="00DB71AA">
        <w:t xml:space="preserve">most common </w:t>
      </w:r>
      <w:r w:rsidR="00503EF6">
        <w:t xml:space="preserve">infection causing </w:t>
      </w:r>
      <w:r w:rsidR="0047361F">
        <w:t>ReA</w:t>
      </w:r>
      <w:r w:rsidR="00503EF6">
        <w:t>, t</w:t>
      </w:r>
      <w:r w:rsidR="00BB2EB0">
        <w:t>h</w:t>
      </w:r>
      <w:r w:rsidR="00C03259">
        <w:t>ere</w:t>
      </w:r>
      <w:r w:rsidR="00503EF6">
        <w:t xml:space="preserve"> has not been a systematic review assessing the incidence of SARA</w:t>
      </w:r>
      <w:r w:rsidR="00DB71AA">
        <w:t xml:space="preserve">. We </w:t>
      </w:r>
      <w:r w:rsidR="00F855DA">
        <w:t xml:space="preserve">therefore carried out a systematic literature review to collate and critically </w:t>
      </w:r>
      <w:r w:rsidR="00362C49">
        <w:t>evaluate</w:t>
      </w:r>
      <w:r w:rsidR="00F855DA">
        <w:t xml:space="preserve"> the published </w:t>
      </w:r>
      <w:r w:rsidR="00362C49">
        <w:t>evidence</w:t>
      </w:r>
      <w:r w:rsidR="00F855DA">
        <w:t xml:space="preserve"> </w:t>
      </w:r>
      <w:r w:rsidR="00362C49">
        <w:t>regarding</w:t>
      </w:r>
      <w:r w:rsidR="00F855DA">
        <w:t xml:space="preserve"> the incidence of SARA.</w:t>
      </w:r>
    </w:p>
    <w:p w14:paraId="717E8CFC" w14:textId="77777777" w:rsidR="0006772C" w:rsidRDefault="0006772C" w:rsidP="00404AD4">
      <w:pPr>
        <w:spacing w:line="480" w:lineRule="auto"/>
        <w:jc w:val="both"/>
        <w:rPr>
          <w:b/>
        </w:rPr>
      </w:pPr>
    </w:p>
    <w:p w14:paraId="1EF39004" w14:textId="77777777" w:rsidR="0097533F" w:rsidRPr="00362C49" w:rsidRDefault="00BF2978" w:rsidP="00404AD4">
      <w:pPr>
        <w:spacing w:line="480" w:lineRule="auto"/>
        <w:jc w:val="both"/>
        <w:outlineLvl w:val="0"/>
        <w:rPr>
          <w:b/>
        </w:rPr>
      </w:pPr>
      <w:r w:rsidRPr="00362C49">
        <w:rPr>
          <w:b/>
        </w:rPr>
        <w:t>Methods</w:t>
      </w:r>
    </w:p>
    <w:p w14:paraId="00E8B5A9" w14:textId="7AB7D63D" w:rsidR="002D7B85" w:rsidRDefault="0097533F" w:rsidP="00404AD4">
      <w:pPr>
        <w:spacing w:line="480" w:lineRule="auto"/>
        <w:jc w:val="both"/>
      </w:pPr>
      <w:r>
        <w:t>T</w:t>
      </w:r>
      <w:r w:rsidR="00362C49">
        <w:t>he methods recommended by the Centre for Reviews and Dissemination (CRD), University of York</w:t>
      </w:r>
      <w:r w:rsidR="00E83711">
        <w:t xml:space="preserve"> </w:t>
      </w:r>
      <w:r w:rsidR="00A83ACB">
        <w:fldChar w:fldCharType="begin"/>
      </w:r>
      <w:r w:rsidR="001F4D06">
        <w:instrText xml:space="preserve"> ADDIN EN.CITE &lt;EndNote&gt;&lt;Cite&gt;&lt;RecNum&gt;14945&lt;/RecNum&gt;&lt;DisplayText&gt;[24]&lt;/DisplayText&gt;&lt;record&gt;&lt;rec-number&gt;14945&lt;/rec-number&gt;&lt;foreign-keys&gt;&lt;key app="EN" db-id="xxett0apcfsarre20do5pveetx5p02tzapze" timestamp="1459217368"&gt;14945&lt;/key&gt;&lt;/foreign-keys&gt;&lt;ref-type name="Electronic Article"&gt;43&lt;/ref-type&gt;&lt;contributors&gt;&lt;authors&gt;&lt;/authors&gt;&lt;/contributors&gt;&lt;titles&gt;&lt;title&gt;Systematic Reviews: CRD&amp;apos;s guidance for undertaking reviews in health care. Centre for Reviews and Dissemination, University of York, 2009. ISBN 978-1-900640-47-3 https://www.york.ac.uk/crd/guidance [Accessed 28.03.16]&lt;/title&gt;&lt;/titles&gt;&lt;dates&gt;&lt;/dates&gt;&lt;urls&gt;&lt;/urls&gt;&lt;/record&gt;&lt;/Cite&gt;&lt;/EndNote&gt;</w:instrText>
      </w:r>
      <w:r w:rsidR="00A83ACB">
        <w:fldChar w:fldCharType="separate"/>
      </w:r>
      <w:r w:rsidR="001F4D06">
        <w:rPr>
          <w:noProof/>
        </w:rPr>
        <w:t>[24]</w:t>
      </w:r>
      <w:r w:rsidR="00A83ACB">
        <w:fldChar w:fldCharType="end"/>
      </w:r>
      <w:r w:rsidR="00362C49">
        <w:t xml:space="preserve"> </w:t>
      </w:r>
      <w:r>
        <w:t xml:space="preserve">were used </w:t>
      </w:r>
      <w:r w:rsidR="00362C49">
        <w:t xml:space="preserve">and the </w:t>
      </w:r>
      <w:r>
        <w:t xml:space="preserve">data reported following </w:t>
      </w:r>
      <w:r w:rsidR="00362C49">
        <w:t>guidelines set out in the Preferred Reporting Items for Systematic reviews and M</w:t>
      </w:r>
      <w:r w:rsidR="000B155B">
        <w:t>eta-Analysis (PRISMA) statement</w:t>
      </w:r>
      <w:r w:rsidR="00E83711">
        <w:t xml:space="preserve"> </w:t>
      </w:r>
      <w:r w:rsidR="000B155B">
        <w:fldChar w:fldCharType="begin"/>
      </w:r>
      <w:r w:rsidR="001F4D06">
        <w:instrText xml:space="preserve"> ADDIN EN.CITE &lt;EndNote&gt;&lt;Cite&gt;&lt;Author&gt;Moher&lt;/Author&gt;&lt;Year&gt;2009&lt;/Year&gt;&lt;RecNum&gt;14946&lt;/RecNum&gt;&lt;DisplayText&gt;[25]&lt;/DisplayText&gt;&lt;record&gt;&lt;rec-number&gt;14946&lt;/rec-number&gt;&lt;foreign-keys&gt;&lt;key app="EN" db-id="xxett0apcfsarre20do5pveetx5p02tzapze" timestamp="1459217622"&gt;14946&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Journal of Clinical Epidemiology&lt;/secondary-title&gt;&lt;/titles&gt;&lt;periodical&gt;&lt;full-title&gt;Journal of Clinical Epidemiology&lt;/full-title&gt;&lt;abbr-2&gt;J Clin Epidemiol&lt;/abbr-2&gt;&lt;/periodical&gt;&lt;pages&gt;1006-1012&lt;/pages&gt;&lt;volume&gt;62&lt;/volume&gt;&lt;number&gt;10&lt;/number&gt;&lt;dates&gt;&lt;year&gt;2009&lt;/year&gt;&lt;pub-dates&gt;&lt;date&gt;10//&lt;/date&gt;&lt;/pub-dates&gt;&lt;/dates&gt;&lt;isbn&gt;0895-4356&lt;/isbn&gt;&lt;urls&gt;&lt;related-urls&gt;&lt;url&gt;http://www.sciencedirect.com/science/article/pii/S0895435609001796&lt;/url&gt;&lt;/related-urls&gt;&lt;/urls&gt;&lt;electronic-resource-num&gt;http://dx.doi.org/10.1016/j.jclinepi.2009.06.005&lt;/electronic-resource-num&gt;&lt;/record&gt;&lt;/Cite&gt;&lt;/EndNote&gt;</w:instrText>
      </w:r>
      <w:r w:rsidR="000B155B">
        <w:fldChar w:fldCharType="separate"/>
      </w:r>
      <w:r w:rsidR="001F4D06">
        <w:rPr>
          <w:noProof/>
        </w:rPr>
        <w:t>[25]</w:t>
      </w:r>
      <w:r w:rsidR="000B155B">
        <w:fldChar w:fldCharType="end"/>
      </w:r>
      <w:r w:rsidR="00362C49" w:rsidRPr="00BC4CE7">
        <w:t>.</w:t>
      </w:r>
      <w:r w:rsidR="00362C49">
        <w:t xml:space="preserve"> </w:t>
      </w:r>
      <w:r w:rsidR="00C64842">
        <w:t>The protocol for this study is available on request from the authors.</w:t>
      </w:r>
    </w:p>
    <w:p w14:paraId="7A8DBD74" w14:textId="77777777" w:rsidR="00F108ED" w:rsidRDefault="00F108ED" w:rsidP="00404AD4">
      <w:pPr>
        <w:spacing w:line="480" w:lineRule="auto"/>
        <w:jc w:val="both"/>
      </w:pPr>
    </w:p>
    <w:p w14:paraId="2AA9F9AA" w14:textId="77777777" w:rsidR="00362C49" w:rsidRPr="00362C49" w:rsidRDefault="00362C49" w:rsidP="00404AD4">
      <w:pPr>
        <w:spacing w:line="480" w:lineRule="auto"/>
        <w:jc w:val="both"/>
        <w:outlineLvl w:val="0"/>
        <w:rPr>
          <w:i/>
        </w:rPr>
      </w:pPr>
      <w:r w:rsidRPr="00362C49">
        <w:rPr>
          <w:i/>
        </w:rPr>
        <w:t>Eligibility criteria</w:t>
      </w:r>
    </w:p>
    <w:p w14:paraId="2AE26DEA" w14:textId="4AE5DA77" w:rsidR="0005356F" w:rsidRPr="00D932CB" w:rsidRDefault="009A1F32" w:rsidP="00404AD4">
      <w:pPr>
        <w:spacing w:line="480" w:lineRule="auto"/>
        <w:jc w:val="both"/>
      </w:pPr>
      <w:r>
        <w:t>S</w:t>
      </w:r>
      <w:r w:rsidR="00362C49">
        <w:t xml:space="preserve">tudies </w:t>
      </w:r>
      <w:r>
        <w:t xml:space="preserve">were included </w:t>
      </w:r>
      <w:r w:rsidR="00362C49">
        <w:t xml:space="preserve">that reported </w:t>
      </w:r>
      <w:r w:rsidR="00362C49" w:rsidRPr="00362C49">
        <w:t xml:space="preserve">an incidence or proportion of ReA cases after </w:t>
      </w:r>
      <w:r w:rsidR="00362C49">
        <w:t xml:space="preserve">any </w:t>
      </w:r>
      <w:r w:rsidR="00362C49" w:rsidRPr="00362C49">
        <w:t>sexua</w:t>
      </w:r>
      <w:r w:rsidR="00362C49">
        <w:t>l</w:t>
      </w:r>
      <w:r w:rsidR="00362C49" w:rsidRPr="00362C49">
        <w:t>l</w:t>
      </w:r>
      <w:r w:rsidR="00362C49">
        <w:t>y-associated</w:t>
      </w:r>
      <w:r w:rsidR="00362C49" w:rsidRPr="00362C49">
        <w:t xml:space="preserve"> infection</w:t>
      </w:r>
      <w:r w:rsidR="009F63E9">
        <w:t xml:space="preserve">, with the exception of Human Immunodeficiency Virus </w:t>
      </w:r>
      <w:r w:rsidR="00782FCA">
        <w:t xml:space="preserve">(HIV). </w:t>
      </w:r>
      <w:r w:rsidR="0005356F">
        <w:t>HIV was excluded as a trigger for SARA as a</w:t>
      </w:r>
      <w:r w:rsidR="0005356F" w:rsidRPr="00FA006C">
        <w:t xml:space="preserve">lthough ReA is reported in people with HIV infection, it is not clear whether this is due to HIV per se, or as immunocompromised status results in opportunistic infections </w:t>
      </w:r>
      <w:r w:rsidR="0005356F">
        <w:t xml:space="preserve">(such as </w:t>
      </w:r>
      <w:r w:rsidR="0005356F" w:rsidRPr="00FA006C">
        <w:t>other STIs</w:t>
      </w:r>
      <w:r w:rsidR="0005356F">
        <w:t>)</w:t>
      </w:r>
      <w:r w:rsidR="0005356F" w:rsidRPr="00FA006C">
        <w:t xml:space="preserve"> which trigger ReA</w:t>
      </w:r>
      <w:r w:rsidR="00E83711">
        <w:t xml:space="preserve"> </w:t>
      </w:r>
      <w:r w:rsidR="0005356F">
        <w:fldChar w:fldCharType="begin">
          <w:fldData xml:space="preserve">PEVuZE5vdGU+PENpdGU+PEF1dGhvcj5MYXdzb248L0F1dGhvcj48WWVhcj4yMDEyPC9ZZWFyPjxS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</w:fldData>
        </w:fldChar>
      </w:r>
      <w:r w:rsidR="001F4D06">
        <w:instrText xml:space="preserve"> ADDIN EN.CITE </w:instrText>
      </w:r>
      <w:r w:rsidR="001F4D06">
        <w:fldChar w:fldCharType="begin">
          <w:fldData xml:space="preserve">PEVuZE5vdGU+PENpdGU+PEF1dGhvcj5MYXdzb248L0F1dGhvcj48WWVhcj4yMDEyPC9ZZWFyPjxS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</w:fldData>
        </w:fldChar>
      </w:r>
      <w:r w:rsidR="001F4D06">
        <w:instrText xml:space="preserve"> ADDIN EN.CITE.DATA </w:instrText>
      </w:r>
      <w:r w:rsidR="001F4D06">
        <w:fldChar w:fldCharType="end"/>
      </w:r>
      <w:r w:rsidR="0005356F">
        <w:fldChar w:fldCharType="separate"/>
      </w:r>
      <w:r w:rsidR="001F4D06">
        <w:rPr>
          <w:noProof/>
        </w:rPr>
        <w:t>[26]</w:t>
      </w:r>
      <w:r w:rsidR="0005356F">
        <w:fldChar w:fldCharType="end"/>
      </w:r>
      <w:r w:rsidR="0005356F" w:rsidRPr="00FA006C">
        <w:t xml:space="preserve">. The </w:t>
      </w:r>
      <w:r w:rsidR="004B7A21">
        <w:t xml:space="preserve">current </w:t>
      </w:r>
      <w:r w:rsidR="0005356F" w:rsidRPr="00FA006C">
        <w:t xml:space="preserve">epidemiological data regarding HIV and ReA are </w:t>
      </w:r>
      <w:r w:rsidR="004B7A21">
        <w:t xml:space="preserve">too </w:t>
      </w:r>
      <w:r w:rsidR="0005356F" w:rsidRPr="00FA006C">
        <w:t>complex and variable to draw conclusions about the relationship between HIV infection and ReA</w:t>
      </w:r>
      <w:r w:rsidR="00E83711">
        <w:t xml:space="preserve"> </w:t>
      </w:r>
      <w:r w:rsidR="0005356F">
        <w:lastRenderedPageBreak/>
        <w:fldChar w:fldCharType="begin">
          <w:fldData xml:space="preserve">PEVuZE5vdGU+PENpdGU+PEF1dGhvcj5MYXdzb248L0F1dGhvcj48WWVhcj4yMDEyPC9ZZWFyPjxS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</w:fldData>
        </w:fldChar>
      </w:r>
      <w:r w:rsidR="001F4D06">
        <w:instrText xml:space="preserve"> ADDIN EN.CITE </w:instrText>
      </w:r>
      <w:r w:rsidR="001F4D06">
        <w:fldChar w:fldCharType="begin">
          <w:fldData xml:space="preserve">PEVuZE5vdGU+PENpdGU+PEF1dGhvcj5MYXdzb248L0F1dGhvcj48WWVhcj4yMDEyPC9ZZWFyPjxS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</w:fldData>
        </w:fldChar>
      </w:r>
      <w:r w:rsidR="001F4D06">
        <w:instrText xml:space="preserve"> ADDIN EN.CITE.DATA </w:instrText>
      </w:r>
      <w:r w:rsidR="001F4D06">
        <w:fldChar w:fldCharType="end"/>
      </w:r>
      <w:r w:rsidR="0005356F">
        <w:fldChar w:fldCharType="separate"/>
      </w:r>
      <w:r w:rsidR="001F4D06">
        <w:rPr>
          <w:noProof/>
        </w:rPr>
        <w:t>[26]</w:t>
      </w:r>
      <w:r w:rsidR="0005356F">
        <w:fldChar w:fldCharType="end"/>
      </w:r>
      <w:r w:rsidR="0005356F" w:rsidRPr="00FA006C">
        <w:t>. As this literature has already been comprehensively reviewed elsewhere, we decided to exclude studies of HIV and ReA from our review.</w:t>
      </w:r>
    </w:p>
    <w:p w14:paraId="67335AB9" w14:textId="28A20C56" w:rsidR="002D7B85" w:rsidRDefault="00D40455" w:rsidP="00404AD4">
      <w:pPr>
        <w:spacing w:line="480" w:lineRule="auto"/>
        <w:jc w:val="both"/>
      </w:pPr>
      <w:r>
        <w:t>All p</w:t>
      </w:r>
      <w:r w:rsidR="00652872">
        <w:t xml:space="preserve">rospective studies </w:t>
      </w:r>
      <w:r w:rsidR="0045208D">
        <w:t xml:space="preserve">assessing for </w:t>
      </w:r>
      <w:r w:rsidR="00652872">
        <w:t>ReA after infection</w:t>
      </w:r>
      <w:r w:rsidR="0045208D">
        <w:t xml:space="preserve">, where ReA could be assessed </w:t>
      </w:r>
      <w:r>
        <w:t>at the time of diag</w:t>
      </w:r>
      <w:r w:rsidR="004B7A21">
        <w:t>nosis of infection or at follow-</w:t>
      </w:r>
      <w:r>
        <w:t xml:space="preserve">up were included. All time periods and </w:t>
      </w:r>
      <w:r w:rsidRPr="00C64842">
        <w:rPr>
          <w:rStyle w:val="Emphasis"/>
          <w:rFonts w:cstheme="minorHAnsi"/>
          <w:i w:val="0"/>
        </w:rPr>
        <w:t>population</w:t>
      </w:r>
      <w:r>
        <w:rPr>
          <w:rStyle w:val="Emphasis"/>
          <w:rFonts w:cstheme="minorHAnsi"/>
          <w:i w:val="0"/>
        </w:rPr>
        <w:t>s were included</w:t>
      </w:r>
      <w:r w:rsidRPr="00C64842">
        <w:rPr>
          <w:rStyle w:val="Emphasis"/>
          <w:rFonts w:cstheme="minorHAnsi"/>
          <w:i w:val="0"/>
        </w:rPr>
        <w:t xml:space="preserve">, including any age-group, gender, </w:t>
      </w:r>
      <w:r>
        <w:rPr>
          <w:rStyle w:val="Emphasis"/>
          <w:rFonts w:cstheme="minorHAnsi"/>
          <w:i w:val="0"/>
        </w:rPr>
        <w:t>or</w:t>
      </w:r>
      <w:r w:rsidRPr="00C64842">
        <w:rPr>
          <w:rStyle w:val="Emphasis"/>
          <w:rFonts w:cstheme="minorHAnsi"/>
          <w:i w:val="0"/>
        </w:rPr>
        <w:t xml:space="preserve"> country.</w:t>
      </w:r>
      <w:r w:rsidRPr="00C64842">
        <w:t xml:space="preserve"> </w:t>
      </w:r>
      <w:r w:rsidR="00ED7470">
        <w:t xml:space="preserve">Only studies with laboratory </w:t>
      </w:r>
      <w:r>
        <w:t>confirm</w:t>
      </w:r>
      <w:r w:rsidR="00ED7470">
        <w:t>ation</w:t>
      </w:r>
      <w:r w:rsidR="00BC4CE7">
        <w:t xml:space="preserve"> of the infection were included</w:t>
      </w:r>
      <w:r>
        <w:t xml:space="preserve"> to avoid biasing rates </w:t>
      </w:r>
      <w:r w:rsidR="00ED7470">
        <w:t xml:space="preserve">due to </w:t>
      </w:r>
      <w:r w:rsidR="008A0A33">
        <w:t>including subjects with</w:t>
      </w:r>
      <w:r>
        <w:t xml:space="preserve"> infection based on self-report.</w:t>
      </w:r>
      <w:r w:rsidRPr="00C64842">
        <w:t xml:space="preserve"> </w:t>
      </w:r>
      <w:r>
        <w:t>S</w:t>
      </w:r>
      <w:r w:rsidR="00652872">
        <w:t xml:space="preserve">tudies that identified ReA and </w:t>
      </w:r>
      <w:r w:rsidR="0047361F">
        <w:t xml:space="preserve">retrospectively tested for STIs </w:t>
      </w:r>
      <w:r>
        <w:t xml:space="preserve">were excluded, as were </w:t>
      </w:r>
      <w:r w:rsidR="001C6705">
        <w:t xml:space="preserve">articles not written in </w:t>
      </w:r>
      <w:r w:rsidR="00C64842">
        <w:t>English language, as translation facilities were not available.</w:t>
      </w:r>
    </w:p>
    <w:p w14:paraId="382C6185" w14:textId="77777777" w:rsidR="00F649AC" w:rsidRPr="00F649AC" w:rsidRDefault="00F649AC" w:rsidP="00404AD4">
      <w:pPr>
        <w:spacing w:line="480" w:lineRule="auto"/>
        <w:jc w:val="both"/>
        <w:outlineLvl w:val="0"/>
        <w:rPr>
          <w:i/>
        </w:rPr>
      </w:pPr>
      <w:r w:rsidRPr="00F649AC">
        <w:rPr>
          <w:i/>
        </w:rPr>
        <w:t>Information sources</w:t>
      </w:r>
    </w:p>
    <w:p w14:paraId="19A5FDE4" w14:textId="77777777" w:rsidR="00F649AC" w:rsidRDefault="00F649AC" w:rsidP="00404AD4">
      <w:pPr>
        <w:spacing w:line="480" w:lineRule="auto"/>
        <w:jc w:val="both"/>
      </w:pPr>
      <w:r>
        <w:t>MEDLINE and EMBASE databases</w:t>
      </w:r>
      <w:r w:rsidR="000A286E">
        <w:t xml:space="preserve"> (1946-present)</w:t>
      </w:r>
      <w:r>
        <w:t xml:space="preserve"> </w:t>
      </w:r>
      <w:r w:rsidR="000A286E">
        <w:t xml:space="preserve">were searched </w:t>
      </w:r>
      <w:r>
        <w:t>to produce a database of abstracts, eliminating any duplicate articles.</w:t>
      </w:r>
    </w:p>
    <w:p w14:paraId="1009CDC0" w14:textId="77777777" w:rsidR="002D7B85" w:rsidRDefault="002D7B85" w:rsidP="00404AD4">
      <w:pPr>
        <w:spacing w:line="480" w:lineRule="auto"/>
        <w:jc w:val="both"/>
      </w:pPr>
    </w:p>
    <w:p w14:paraId="632701E2" w14:textId="77777777" w:rsidR="00437B60" w:rsidRPr="00437B60" w:rsidRDefault="00437B60" w:rsidP="00404AD4">
      <w:pPr>
        <w:spacing w:line="480" w:lineRule="auto"/>
        <w:jc w:val="both"/>
        <w:outlineLvl w:val="0"/>
        <w:rPr>
          <w:i/>
        </w:rPr>
      </w:pPr>
      <w:r w:rsidRPr="00437B60">
        <w:rPr>
          <w:i/>
        </w:rPr>
        <w:t>Search strategy</w:t>
      </w:r>
    </w:p>
    <w:p w14:paraId="5428B633" w14:textId="204212FF" w:rsidR="00E27895" w:rsidRDefault="00437B60" w:rsidP="00404AD4">
      <w:pPr>
        <w:spacing w:line="480" w:lineRule="auto"/>
        <w:jc w:val="both"/>
      </w:pPr>
      <w:r>
        <w:t xml:space="preserve">Search terms were generated on the basis of the research </w:t>
      </w:r>
      <w:r w:rsidR="00E22E3A">
        <w:t>objective</w:t>
      </w:r>
      <w:r w:rsidR="00BB5F2A">
        <w:t xml:space="preserve"> and included infection terms and </w:t>
      </w:r>
      <w:r w:rsidR="00E72ED0">
        <w:t>ReA</w:t>
      </w:r>
      <w:r w:rsidR="00BB5F2A">
        <w:t xml:space="preserve"> terms</w:t>
      </w:r>
      <w:r>
        <w:t xml:space="preserve">. </w:t>
      </w:r>
      <w:r w:rsidR="00BB5F2A">
        <w:t xml:space="preserve">Both Medical Subject Headings (MeSH) terms and free-text terms were used. </w:t>
      </w:r>
      <w:r w:rsidR="00BC0441" w:rsidRPr="00BC0441">
        <w:t>Search terms including enteropath</w:t>
      </w:r>
      <w:r w:rsidR="00DE4BCA">
        <w:t>ogen</w:t>
      </w:r>
      <w:r w:rsidR="00BC0441" w:rsidRPr="00BC0441">
        <w:t>ic causes of ReA were included to identify papers which may have included STI organisms but not included the title or abstract</w:t>
      </w:r>
      <w:r w:rsidR="00BC0441">
        <w:t xml:space="preserve">. </w:t>
      </w:r>
      <w:r w:rsidR="00E27895">
        <w:t xml:space="preserve">Reiter’s syndrome terms were included, as this </w:t>
      </w:r>
      <w:r w:rsidR="00E27895" w:rsidRPr="00E27895">
        <w:t xml:space="preserve">has been used synonymously with </w:t>
      </w:r>
      <w:r w:rsidR="00E27895">
        <w:t>ReA in the past</w:t>
      </w:r>
      <w:r w:rsidR="00D96889">
        <w:t>.</w:t>
      </w:r>
      <w:r w:rsidR="00E27895">
        <w:t xml:space="preserve"> </w:t>
      </w:r>
      <w:r>
        <w:t>We sought the input of an information specialist to assist in developing the search strategy</w:t>
      </w:r>
      <w:r w:rsidR="00BB5F2A">
        <w:t xml:space="preserve"> to maximise its efficiency at returning relevant articles</w:t>
      </w:r>
      <w:r>
        <w:t xml:space="preserve">. The </w:t>
      </w:r>
      <w:r w:rsidRPr="00437B60">
        <w:t xml:space="preserve">full electronic search strategy </w:t>
      </w:r>
      <w:r>
        <w:t xml:space="preserve">is presented in </w:t>
      </w:r>
      <w:r w:rsidR="00650B4A">
        <w:t>Fig.</w:t>
      </w:r>
      <w:r w:rsidR="00895E06">
        <w:t xml:space="preserve"> </w:t>
      </w:r>
      <w:r>
        <w:t xml:space="preserve">1. </w:t>
      </w:r>
      <w:r w:rsidR="002D7B85">
        <w:t>This search</w:t>
      </w:r>
      <w:r w:rsidR="00CE2EB0">
        <w:t xml:space="preserve"> was conducted </w:t>
      </w:r>
      <w:r w:rsidR="00CE2EB0" w:rsidRPr="00CE2EB0">
        <w:t xml:space="preserve">in June 2014 </w:t>
      </w:r>
      <w:r w:rsidR="00CE2EB0">
        <w:t>and</w:t>
      </w:r>
      <w:r w:rsidR="002D7B85">
        <w:t xml:space="preserve"> save</w:t>
      </w:r>
      <w:r w:rsidR="0047361F">
        <w:t>d</w:t>
      </w:r>
      <w:r w:rsidR="002D7B85">
        <w:t xml:space="preserve"> in the Ovid system </w:t>
      </w:r>
      <w:r w:rsidR="00CE2EB0">
        <w:t>for</w:t>
      </w:r>
      <w:r w:rsidR="002D7B85">
        <w:t xml:space="preserve"> autoalerts to be emailed to the reviewers monthly. These were then screened for additional articles until the end of December 2015. </w:t>
      </w:r>
      <w:r>
        <w:t xml:space="preserve">The references of </w:t>
      </w:r>
      <w:r w:rsidR="00F649AC">
        <w:t xml:space="preserve">relevant </w:t>
      </w:r>
      <w:r w:rsidR="0098548E">
        <w:t xml:space="preserve">review </w:t>
      </w:r>
      <w:r w:rsidR="00F649AC">
        <w:t>articles</w:t>
      </w:r>
      <w:r>
        <w:t xml:space="preserve"> were also checked for </w:t>
      </w:r>
      <w:r w:rsidR="00BB5F2A">
        <w:t xml:space="preserve">studies that may be applicable to the </w:t>
      </w:r>
      <w:r w:rsidR="0098548E">
        <w:t xml:space="preserve">present </w:t>
      </w:r>
      <w:r w:rsidR="00BB5F2A">
        <w:t>review</w:t>
      </w:r>
      <w:r w:rsidR="00F649AC">
        <w:t>.</w:t>
      </w:r>
    </w:p>
    <w:p w14:paraId="25CF23A5" w14:textId="77777777" w:rsidR="008003FE" w:rsidRDefault="008003FE" w:rsidP="00404AD4">
      <w:pPr>
        <w:spacing w:line="480" w:lineRule="auto"/>
        <w:jc w:val="both"/>
      </w:pPr>
    </w:p>
    <w:p w14:paraId="4248C11C" w14:textId="1E550D76" w:rsidR="00437B60" w:rsidRPr="00650B4A" w:rsidRDefault="00650B4A" w:rsidP="00404AD4">
      <w:pPr>
        <w:spacing w:after="0" w:line="480" w:lineRule="auto"/>
        <w:outlineLvl w:val="0"/>
      </w:pPr>
      <w:r w:rsidRPr="00650B4A">
        <w:rPr>
          <w:b/>
        </w:rPr>
        <w:lastRenderedPageBreak/>
        <w:t>Fig.</w:t>
      </w:r>
      <w:r w:rsidR="00895E06" w:rsidRPr="00650B4A">
        <w:rPr>
          <w:b/>
        </w:rPr>
        <w:t xml:space="preserve"> </w:t>
      </w:r>
      <w:r w:rsidR="00BB5F2A" w:rsidRPr="00650B4A">
        <w:rPr>
          <w:b/>
        </w:rPr>
        <w:t>1</w:t>
      </w:r>
      <w:r w:rsidR="00BB5F2A" w:rsidRPr="00650B4A">
        <w:t xml:space="preserve"> Full electronic search strategy</w:t>
      </w:r>
    </w:p>
    <w:p w14:paraId="38E2A9EE" w14:textId="77777777" w:rsidR="00E27895" w:rsidRDefault="00E27895" w:rsidP="00404AD4">
      <w:pPr>
        <w:spacing w:line="480" w:lineRule="auto"/>
        <w:rPr>
          <w:i/>
        </w:rPr>
      </w:pPr>
    </w:p>
    <w:p w14:paraId="2FB0FEF7" w14:textId="77777777" w:rsidR="00D82C3E" w:rsidRPr="00D82C3E" w:rsidRDefault="00D82C3E" w:rsidP="00404AD4">
      <w:pPr>
        <w:spacing w:line="480" w:lineRule="auto"/>
        <w:jc w:val="both"/>
        <w:outlineLvl w:val="0"/>
        <w:rPr>
          <w:i/>
        </w:rPr>
      </w:pPr>
      <w:r w:rsidRPr="00D82C3E">
        <w:rPr>
          <w:i/>
        </w:rPr>
        <w:t>Study selection</w:t>
      </w:r>
    </w:p>
    <w:p w14:paraId="7FB14A8E" w14:textId="68E9CF93" w:rsidR="002D7B85" w:rsidRDefault="00D82C3E" w:rsidP="00404AD4">
      <w:pPr>
        <w:spacing w:line="480" w:lineRule="auto"/>
        <w:jc w:val="both"/>
      </w:pPr>
      <w:r>
        <w:t>Two reviewers</w:t>
      </w:r>
      <w:r w:rsidR="009B7761">
        <w:t xml:space="preserve"> (HD and BC)</w:t>
      </w:r>
      <w:r w:rsidR="00E4516C">
        <w:t xml:space="preserve"> independently</w:t>
      </w:r>
      <w:r>
        <w:t xml:space="preserve"> screened the title and abstract of articles returned by the search with a low threshold for inclusion. The final inclusion lists of the two reviewers were then compared and </w:t>
      </w:r>
      <w:r w:rsidR="004F1ABC">
        <w:t xml:space="preserve">full text of </w:t>
      </w:r>
      <w:r>
        <w:t>all relevant articles were obtained. The articles were then assessed by one reviewer</w:t>
      </w:r>
      <w:r w:rsidR="009B7761">
        <w:t xml:space="preserve"> (HD)</w:t>
      </w:r>
      <w:r>
        <w:t xml:space="preserve"> to determine </w:t>
      </w:r>
      <w:r w:rsidR="004F1ABC">
        <w:t xml:space="preserve">if </w:t>
      </w:r>
      <w:r>
        <w:t>criteria for inclusion</w:t>
      </w:r>
      <w:r w:rsidR="004F1ABC">
        <w:t xml:space="preserve"> </w:t>
      </w:r>
      <w:r>
        <w:t>in the review</w:t>
      </w:r>
      <w:r w:rsidR="004F1ABC">
        <w:t xml:space="preserve"> were met</w:t>
      </w:r>
      <w:r>
        <w:t>, and this list was checked by the second reviewer</w:t>
      </w:r>
      <w:r w:rsidR="009B7761">
        <w:t xml:space="preserve"> (BC)</w:t>
      </w:r>
      <w:r>
        <w:t xml:space="preserve">. In case of disagreement, a third reviewer </w:t>
      </w:r>
      <w:r w:rsidR="009B7761">
        <w:t xml:space="preserve">(RG) </w:t>
      </w:r>
      <w:r w:rsidR="00BC4CE7">
        <w:t>gave a</w:t>
      </w:r>
      <w:r>
        <w:t xml:space="preserve"> deciding opinion.</w:t>
      </w:r>
    </w:p>
    <w:p w14:paraId="4F863447" w14:textId="77777777" w:rsidR="00D82C3E" w:rsidRPr="00D82C3E" w:rsidRDefault="0021798D" w:rsidP="00404AD4">
      <w:pPr>
        <w:spacing w:line="480" w:lineRule="auto"/>
        <w:jc w:val="both"/>
        <w:outlineLvl w:val="0"/>
        <w:rPr>
          <w:i/>
        </w:rPr>
      </w:pPr>
      <w:r>
        <w:rPr>
          <w:i/>
        </w:rPr>
        <w:t>Data collection</w:t>
      </w:r>
    </w:p>
    <w:p w14:paraId="6A906A06" w14:textId="6BBFFB68" w:rsidR="00E7680A" w:rsidRDefault="00D82C3E" w:rsidP="00404AD4">
      <w:pPr>
        <w:spacing w:line="480" w:lineRule="auto"/>
        <w:jc w:val="both"/>
      </w:pPr>
      <w:r>
        <w:t xml:space="preserve">Data was extracted from each article by one reviewer </w:t>
      </w:r>
      <w:r w:rsidR="009B7761">
        <w:t xml:space="preserve">(HD) </w:t>
      </w:r>
      <w:r>
        <w:t>into tables</w:t>
      </w:r>
      <w:r w:rsidR="00984195">
        <w:t>, which were</w:t>
      </w:r>
      <w:r>
        <w:t xml:space="preserve"> then checked for accuracy by a second reviewer</w:t>
      </w:r>
      <w:r w:rsidR="009B7761">
        <w:t xml:space="preserve"> (</w:t>
      </w:r>
      <w:r w:rsidR="0047361F">
        <w:t>RG</w:t>
      </w:r>
      <w:r w:rsidR="009B7761">
        <w:t>)</w:t>
      </w:r>
      <w:r>
        <w:t xml:space="preserve">. </w:t>
      </w:r>
      <w:r w:rsidR="006C2235">
        <w:t xml:space="preserve">Information </w:t>
      </w:r>
      <w:r w:rsidR="006002D2">
        <w:t xml:space="preserve">extracted </w:t>
      </w:r>
      <w:r w:rsidR="006C2235">
        <w:t>include</w:t>
      </w:r>
      <w:r>
        <w:t>d</w:t>
      </w:r>
      <w:r w:rsidR="004B7A21">
        <w:t xml:space="preserve"> the following</w:t>
      </w:r>
      <w:r w:rsidR="006C2235">
        <w:t xml:space="preserve">: general </w:t>
      </w:r>
      <w:r>
        <w:t>details (the reviewer and date);</w:t>
      </w:r>
      <w:r w:rsidR="006C2235">
        <w:t xml:space="preserve"> study details (type of study</w:t>
      </w:r>
      <w:r>
        <w:t>, inclusion/exclusion criteria);</w:t>
      </w:r>
      <w:r w:rsidR="006C2235">
        <w:t xml:space="preserve"> study population </w:t>
      </w:r>
      <w:r>
        <w:t>description;</w:t>
      </w:r>
      <w:r w:rsidR="006C2235">
        <w:t xml:space="preserve"> met</w:t>
      </w:r>
      <w:r>
        <w:t xml:space="preserve">hodology of infection diagnosis; methodology of </w:t>
      </w:r>
      <w:r w:rsidR="00E72ED0">
        <w:t>ReA</w:t>
      </w:r>
      <w:r w:rsidR="0021798D">
        <w:t xml:space="preserve"> diagnosis; </w:t>
      </w:r>
      <w:r w:rsidR="006C2235">
        <w:t>analysis (statistical techniques used, losses to follow-up)</w:t>
      </w:r>
      <w:r>
        <w:t>;</w:t>
      </w:r>
      <w:r w:rsidR="006C2235">
        <w:t xml:space="preserve"> </w:t>
      </w:r>
      <w:r w:rsidR="0047361F">
        <w:t xml:space="preserve">and </w:t>
      </w:r>
      <w:r w:rsidR="0021798D">
        <w:t xml:space="preserve">research </w:t>
      </w:r>
      <w:r w:rsidR="00453F7E">
        <w:t>results</w:t>
      </w:r>
      <w:r w:rsidR="006C2235">
        <w:t>.</w:t>
      </w:r>
      <w:r w:rsidR="00453F7E">
        <w:t xml:space="preserve"> The principal summary measure recorded to use in this review was incidence rate of </w:t>
      </w:r>
      <w:r w:rsidR="00E72ED0">
        <w:t>ReA</w:t>
      </w:r>
      <w:r w:rsidR="00453F7E">
        <w:t xml:space="preserve">, or if no incidence rate was calculated, proportion of infected cases developing </w:t>
      </w:r>
      <w:r w:rsidR="00E72ED0">
        <w:t>ReA</w:t>
      </w:r>
      <w:r w:rsidR="00453F7E">
        <w:t>.</w:t>
      </w:r>
    </w:p>
    <w:p w14:paraId="4140470A" w14:textId="77777777" w:rsidR="002D7B85" w:rsidRDefault="002D7B85" w:rsidP="00404AD4">
      <w:pPr>
        <w:spacing w:line="480" w:lineRule="auto"/>
        <w:jc w:val="both"/>
      </w:pPr>
    </w:p>
    <w:p w14:paraId="59F222D2" w14:textId="77777777" w:rsidR="0021798D" w:rsidRPr="0021798D" w:rsidRDefault="0021798D" w:rsidP="00404AD4">
      <w:pPr>
        <w:spacing w:line="480" w:lineRule="auto"/>
        <w:jc w:val="both"/>
        <w:outlineLvl w:val="0"/>
        <w:rPr>
          <w:i/>
        </w:rPr>
      </w:pPr>
      <w:r w:rsidRPr="0021798D">
        <w:rPr>
          <w:i/>
        </w:rPr>
        <w:t>Risk of bias in individual studies</w:t>
      </w:r>
    </w:p>
    <w:p w14:paraId="392ECA7A" w14:textId="3F1CBF84" w:rsidR="0021798D" w:rsidRDefault="00F50BEC" w:rsidP="00404AD4">
      <w:pPr>
        <w:spacing w:line="480" w:lineRule="auto"/>
        <w:jc w:val="both"/>
      </w:pPr>
      <w:r>
        <w:t xml:space="preserve">To assess </w:t>
      </w:r>
      <w:r w:rsidRPr="00B91E83">
        <w:t xml:space="preserve">the methodological </w:t>
      </w:r>
      <w:r>
        <w:t>quality of the primary research</w:t>
      </w:r>
      <w:r w:rsidR="004B7A21">
        <w:t>,</w:t>
      </w:r>
      <w:r>
        <w:t xml:space="preserve"> </w:t>
      </w:r>
      <w:r w:rsidR="008441F8">
        <w:t>a</w:t>
      </w:r>
      <w:r w:rsidR="00E4516C">
        <w:t xml:space="preserve"> risk of bias assessment was conducted independently by two reviewers (HD and BC</w:t>
      </w:r>
      <w:r w:rsidR="00B91E83">
        <w:t>)</w:t>
      </w:r>
      <w:r w:rsidR="008441F8">
        <w:t xml:space="preserve"> using the RTI </w:t>
      </w:r>
      <w:r w:rsidR="000D36A5">
        <w:t xml:space="preserve">(Research Triangle Institute) item </w:t>
      </w:r>
      <w:r w:rsidR="008441F8">
        <w:t>bank</w:t>
      </w:r>
      <w:r w:rsidR="00E83711">
        <w:t xml:space="preserve"> </w:t>
      </w:r>
      <w:r w:rsidR="000B155B">
        <w:fldChar w:fldCharType="begin"/>
      </w:r>
      <w:r w:rsidR="001F4D06">
        <w:instrText xml:space="preserve"> ADDIN EN.CITE &lt;EndNote&gt;&lt;Cite&gt;&lt;Author&gt;Viswanathan&lt;/Author&gt;&lt;Year&gt;2012&lt;/Year&gt;&lt;RecNum&gt;14947&lt;/RecNum&gt;&lt;DisplayText&gt;[27]&lt;/DisplayText&gt;&lt;record&gt;&lt;rec-number&gt;14947&lt;/rec-number&gt;&lt;foreign-keys&gt;&lt;key app="EN" db-id="xxett0apcfsarre20do5pveetx5p02tzapze" timestamp="1459217734"&gt;14947&lt;/key&gt;&lt;/foreign-keys&gt;&lt;ref-type name="Journal Article"&gt;17&lt;/ref-type&gt;&lt;contributors&gt;&lt;authors&gt;&lt;author&gt;Viswanathan, M.&lt;/author&gt;&lt;author&gt;Berkman, N. D.&lt;/author&gt;&lt;/authors&gt;&lt;/contributors&gt;&lt;auth-address&gt;Social Policy, Health, and Economics Research, RTI International, Research Triangle Park, NC 27709-2194, USA. viswanathan@rti.org&lt;/auth-address&gt;&lt;titles&gt;&lt;title&gt;Development of the RTI item bank on risk of bias and precision of observational studies&lt;/title&gt;&lt;secondary-title&gt;J Clin Epidemiol&lt;/secondary-title&gt;&lt;alt-title&gt;Journal of clinical epidemiology&lt;/alt-title&gt;&lt;/titles&gt;&lt;periodical&gt;&lt;full-title&gt;Journal of Clinical Epidemiology&lt;/full-title&gt;&lt;abbr-2&gt;J Clin Epidemiol&lt;/abbr-2&gt;&lt;/periodical&gt;&lt;alt-periodical&gt;&lt;full-title&gt;Journal of Clinical Epidemiology&lt;/full-title&gt;&lt;abbr-2&gt;J Clin Epidemiol&lt;/abbr-2&gt;&lt;/alt-periodical&gt;&lt;pages&gt;163-78&lt;/pages&gt;&lt;volume&gt;65&lt;/volume&gt;&lt;number&gt;2&lt;/number&gt;&lt;edition&gt;2011/10/01&lt;/edition&gt;&lt;keywords&gt;&lt;keyword&gt;*Bias (Epidemiology)&lt;/keyword&gt;&lt;keyword&gt;*Databases as Topic&lt;/keyword&gt;&lt;keyword&gt;Observation&lt;/keyword&gt;&lt;keyword&gt;*Reproducibility of Results&lt;/keyword&gt;&lt;keyword&gt;Research Design&lt;/keyword&gt;&lt;/keywords&gt;&lt;dates&gt;&lt;year&gt;2012&lt;/year&gt;&lt;pub-dates&gt;&lt;date&gt;Feb&lt;/date&gt;&lt;/pub-dates&gt;&lt;/dates&gt;&lt;isbn&gt;0895-4356&lt;/isbn&gt;&lt;accession-num&gt;21959223&lt;/accession-num&gt;&lt;urls&gt;&lt;/urls&gt;&lt;electronic-resource-num&gt;10.1016/j.jclinepi.2011.05.008&lt;/electronic-resource-num&gt;&lt;remote-database-provider&gt;NLM&lt;/remote-database-provider&gt;&lt;language&gt;eng&lt;/language&gt;&lt;/record&gt;&lt;/Cite&gt;&lt;/EndNote&gt;</w:instrText>
      </w:r>
      <w:r w:rsidR="000B155B">
        <w:fldChar w:fldCharType="separate"/>
      </w:r>
      <w:r w:rsidR="001F4D06">
        <w:rPr>
          <w:noProof/>
        </w:rPr>
        <w:t>[27]</w:t>
      </w:r>
      <w:r w:rsidR="000B155B">
        <w:fldChar w:fldCharType="end"/>
      </w:r>
      <w:r w:rsidR="00B91E83">
        <w:t xml:space="preserve">. </w:t>
      </w:r>
      <w:r w:rsidR="008441F8">
        <w:t xml:space="preserve">From the 29 items in the RTI item bank the 14 relevant items were selected, according to the </w:t>
      </w:r>
      <w:r w:rsidR="00F108ED">
        <w:t>authors’</w:t>
      </w:r>
      <w:r w:rsidR="008441F8">
        <w:t xml:space="preserve"> instructions (Table 3). For </w:t>
      </w:r>
      <w:r w:rsidR="00C63438">
        <w:t>each item, criteria relevant to determining the risk of bias were specified to aid the reviewers.</w:t>
      </w:r>
      <w:r w:rsidR="0038497B">
        <w:t xml:space="preserve"> </w:t>
      </w:r>
      <w:r w:rsidR="00AA0D66">
        <w:t>An o</w:t>
      </w:r>
      <w:r w:rsidR="00AA0D66" w:rsidRPr="00AA0D66">
        <w:t>verall judgement o</w:t>
      </w:r>
      <w:r w:rsidR="00AA0D66">
        <w:t>f the</w:t>
      </w:r>
      <w:r w:rsidR="00AA0D66" w:rsidRPr="00AA0D66">
        <w:t xml:space="preserve"> risk of bias</w:t>
      </w:r>
      <w:r w:rsidR="00AA0D66">
        <w:t xml:space="preserve"> for each study was made based on whether the biases assessed were likely to </w:t>
      </w:r>
      <w:r w:rsidR="0047361F">
        <w:t xml:space="preserve">seriously </w:t>
      </w:r>
      <w:r w:rsidR="00CE2EB0">
        <w:t xml:space="preserve">alter the results. </w:t>
      </w:r>
      <w:r w:rsidR="008441F8">
        <w:lastRenderedPageBreak/>
        <w:t xml:space="preserve">Disagreements were resolved by discussion to reach consensus. </w:t>
      </w:r>
      <w:r w:rsidR="00AA0D66">
        <w:t>The</w:t>
      </w:r>
      <w:r w:rsidR="00453F7E">
        <w:t xml:space="preserve"> </w:t>
      </w:r>
      <w:r w:rsidR="00AA0D66">
        <w:t xml:space="preserve">assessment </w:t>
      </w:r>
      <w:r w:rsidR="00453F7E">
        <w:t xml:space="preserve">information was used in data synthesis to </w:t>
      </w:r>
      <w:r w:rsidR="0038497B">
        <w:t>interpret study results on a background of methodological quality</w:t>
      </w:r>
      <w:r w:rsidR="00453F7E">
        <w:t>.</w:t>
      </w:r>
    </w:p>
    <w:p w14:paraId="531A6B48" w14:textId="77777777" w:rsidR="002D7B85" w:rsidRDefault="002D7B85" w:rsidP="00404AD4">
      <w:pPr>
        <w:spacing w:line="480" w:lineRule="auto"/>
        <w:jc w:val="both"/>
      </w:pPr>
    </w:p>
    <w:p w14:paraId="37929581" w14:textId="77777777" w:rsidR="00453F7E" w:rsidRPr="00917263" w:rsidRDefault="00453F7E" w:rsidP="00404AD4">
      <w:pPr>
        <w:spacing w:line="480" w:lineRule="auto"/>
        <w:jc w:val="both"/>
        <w:outlineLvl w:val="0"/>
        <w:rPr>
          <w:i/>
        </w:rPr>
      </w:pPr>
      <w:r w:rsidRPr="00917263">
        <w:rPr>
          <w:i/>
        </w:rPr>
        <w:t>Synthesis of results</w:t>
      </w:r>
    </w:p>
    <w:p w14:paraId="0D7E425E" w14:textId="77777777" w:rsidR="00C046E1" w:rsidRDefault="000A286E" w:rsidP="00404AD4">
      <w:pPr>
        <w:spacing w:line="480" w:lineRule="auto"/>
        <w:jc w:val="both"/>
      </w:pPr>
      <w:r>
        <w:t>Heterogeneity of study methodology and results precluded meta-analysis so d</w:t>
      </w:r>
      <w:r w:rsidR="00917263" w:rsidRPr="00917263">
        <w:t xml:space="preserve">ata </w:t>
      </w:r>
      <w:r>
        <w:t xml:space="preserve">were summarised </w:t>
      </w:r>
      <w:r w:rsidR="00917263" w:rsidRPr="00917263">
        <w:t>in tabular</w:t>
      </w:r>
      <w:r w:rsidR="00917263">
        <w:t xml:space="preserve"> and narrative form</w:t>
      </w:r>
      <w:r w:rsidR="00917263" w:rsidRPr="00917263">
        <w:t xml:space="preserve">. </w:t>
      </w:r>
    </w:p>
    <w:p w14:paraId="3FC4D515" w14:textId="77777777" w:rsidR="00C22E2C" w:rsidRDefault="00C22E2C" w:rsidP="00404AD4">
      <w:pPr>
        <w:spacing w:line="480" w:lineRule="auto"/>
        <w:jc w:val="both"/>
      </w:pPr>
    </w:p>
    <w:p w14:paraId="7D2F64A9" w14:textId="77777777" w:rsidR="002A6CB3" w:rsidRPr="0010378B" w:rsidRDefault="00E72AE3" w:rsidP="00404AD4">
      <w:pPr>
        <w:spacing w:line="480" w:lineRule="auto"/>
        <w:jc w:val="both"/>
        <w:outlineLvl w:val="0"/>
        <w:rPr>
          <w:b/>
        </w:rPr>
      </w:pPr>
      <w:r w:rsidRPr="00E72AE3">
        <w:rPr>
          <w:b/>
        </w:rPr>
        <w:t>Results</w:t>
      </w:r>
    </w:p>
    <w:p w14:paraId="1E35A607" w14:textId="77777777" w:rsidR="002D7B85" w:rsidRDefault="002A6CB3" w:rsidP="00404AD4">
      <w:pPr>
        <w:spacing w:line="480" w:lineRule="auto"/>
        <w:jc w:val="both"/>
        <w:outlineLvl w:val="0"/>
        <w:rPr>
          <w:rFonts w:cs="Times-Italic"/>
          <w:iCs/>
          <w:lang w:val="en-NZ"/>
        </w:rPr>
      </w:pPr>
      <w:r>
        <w:rPr>
          <w:rFonts w:cs="Times-Italic"/>
          <w:i/>
          <w:iCs/>
          <w:lang w:val="en-NZ"/>
        </w:rPr>
        <w:t>Study selection</w:t>
      </w:r>
    </w:p>
    <w:p w14:paraId="2717290B" w14:textId="39E24DF0" w:rsidR="00D90578" w:rsidRDefault="004F21A4" w:rsidP="00404AD4">
      <w:pPr>
        <w:spacing w:line="480" w:lineRule="auto"/>
        <w:jc w:val="both"/>
        <w:rPr>
          <w:rFonts w:cs="Times-Italic"/>
          <w:iCs/>
          <w:lang w:val="en-NZ"/>
        </w:rPr>
      </w:pPr>
      <w:r w:rsidRPr="004F21A4">
        <w:rPr>
          <w:rFonts w:cs="Times-Roman"/>
          <w:lang w:val="en-NZ"/>
        </w:rPr>
        <w:t>No</w:t>
      </w:r>
      <w:r w:rsidR="0010378B">
        <w:rPr>
          <w:rFonts w:cs="Times-Roman"/>
          <w:lang w:val="en-NZ"/>
        </w:rPr>
        <w:t xml:space="preserve"> systematic review</w:t>
      </w:r>
      <w:r w:rsidR="002D7B85">
        <w:rPr>
          <w:rFonts w:cs="Times-Roman"/>
          <w:lang w:val="en-NZ"/>
        </w:rPr>
        <w:t xml:space="preserve"> addressing the</w:t>
      </w:r>
      <w:r w:rsidR="002D7B85">
        <w:t xml:space="preserve"> research</w:t>
      </w:r>
      <w:r w:rsidRPr="004F21A4">
        <w:t xml:space="preserve"> </w:t>
      </w:r>
      <w:r w:rsidR="00F108ED">
        <w:t>objective</w:t>
      </w:r>
      <w:r w:rsidR="00CE2EB0">
        <w:t xml:space="preserve"> of the</w:t>
      </w:r>
      <w:r w:rsidRPr="004F21A4">
        <w:t xml:space="preserve"> present paper </w:t>
      </w:r>
      <w:r w:rsidR="0010378B">
        <w:t>was</w:t>
      </w:r>
      <w:r w:rsidRPr="004F21A4">
        <w:t xml:space="preserve"> discovered. The </w:t>
      </w:r>
      <w:r w:rsidR="00C52297">
        <w:t>database</w:t>
      </w:r>
      <w:r w:rsidRPr="004F21A4">
        <w:t xml:space="preserve"> search</w:t>
      </w:r>
      <w:r w:rsidR="00C52297">
        <w:t>es</w:t>
      </w:r>
      <w:r w:rsidRPr="004F21A4">
        <w:t xml:space="preserve"> yielded a total of </w:t>
      </w:r>
      <w:r w:rsidR="0098548E">
        <w:t>11</w:t>
      </w:r>
      <w:r w:rsidR="004B7A21">
        <w:t>,</w:t>
      </w:r>
      <w:r w:rsidR="0098548E">
        <w:t>680</w:t>
      </w:r>
      <w:r w:rsidRPr="004F21A4">
        <w:t xml:space="preserve"> articles</w:t>
      </w:r>
      <w:r w:rsidR="0098548E">
        <w:t>, and a further 17 were identified through screening the references of relevant review articles</w:t>
      </w:r>
      <w:r w:rsidRPr="004F21A4">
        <w:t>. After title</w:t>
      </w:r>
      <w:r w:rsidR="0098548E">
        <w:t xml:space="preserve"> and</w:t>
      </w:r>
      <w:r w:rsidRPr="004F21A4">
        <w:t xml:space="preserve"> abstract</w:t>
      </w:r>
      <w:r w:rsidR="0098548E">
        <w:t xml:space="preserve"> screening, </w:t>
      </w:r>
      <w:r w:rsidR="00C77C25">
        <w:t>11</w:t>
      </w:r>
      <w:r w:rsidR="004B7A21">
        <w:t>,</w:t>
      </w:r>
      <w:r w:rsidR="00C77C25">
        <w:t>642</w:t>
      </w:r>
      <w:r w:rsidR="0098548E">
        <w:t xml:space="preserve"> articles were excluded as they were not </w:t>
      </w:r>
      <w:r w:rsidR="007B710B">
        <w:t>relevant</w:t>
      </w:r>
      <w:r w:rsidR="0098548E">
        <w:t xml:space="preserve">. </w:t>
      </w:r>
      <w:r w:rsidR="00C77C25">
        <w:t>Fifty-five</w:t>
      </w:r>
      <w:r w:rsidR="0098548E">
        <w:t xml:space="preserve"> papers were sought in full for further assessment. </w:t>
      </w:r>
      <w:r w:rsidR="00C77C25">
        <w:t>Three</w:t>
      </w:r>
      <w:r w:rsidR="0098548E">
        <w:t xml:space="preserve"> papers were </w:t>
      </w:r>
      <w:r w:rsidR="00C60222">
        <w:t xml:space="preserve">only published as </w:t>
      </w:r>
      <w:r w:rsidR="0098548E">
        <w:t xml:space="preserve">conference abstracts. </w:t>
      </w:r>
      <w:r w:rsidR="00CE2EB0">
        <w:t>Forty-nine papers were e</w:t>
      </w:r>
      <w:r w:rsidR="00C60222">
        <w:t>xclu</w:t>
      </w:r>
      <w:r w:rsidR="00CE2EB0">
        <w:t>ded</w:t>
      </w:r>
      <w:r w:rsidR="00C60222">
        <w:t xml:space="preserve"> a</w:t>
      </w:r>
      <w:r w:rsidR="00CE2EB0">
        <w:t>fter assessment of the full text because</w:t>
      </w:r>
      <w:r w:rsidR="004B7A21">
        <w:t xml:space="preserve"> of the following</w:t>
      </w:r>
      <w:r w:rsidR="00CE2EB0">
        <w:t xml:space="preserve">: </w:t>
      </w:r>
      <w:r w:rsidR="00971B9D" w:rsidRPr="00971B9D">
        <w:t xml:space="preserve">they were review papers and did not contain original research </w:t>
      </w:r>
      <w:r w:rsidR="0098548E">
        <w:t>(</w:t>
      </w:r>
      <w:r w:rsidR="008C09F4">
        <w:t xml:space="preserve">n = </w:t>
      </w:r>
      <w:r w:rsidR="0098548E">
        <w:t>2</w:t>
      </w:r>
      <w:r w:rsidR="00CE2EB0">
        <w:t>);</w:t>
      </w:r>
      <w:r w:rsidR="0098548E" w:rsidRPr="008C09F4">
        <w:t xml:space="preserve"> </w:t>
      </w:r>
      <w:r w:rsidR="004B7A21">
        <w:t xml:space="preserve">they were </w:t>
      </w:r>
      <w:r w:rsidR="0098548E" w:rsidRPr="008C09F4">
        <w:t>not available in English language (</w:t>
      </w:r>
      <w:r w:rsidR="008C09F4">
        <w:t xml:space="preserve">n = </w:t>
      </w:r>
      <w:r w:rsidR="00C77C25">
        <w:t>9</w:t>
      </w:r>
      <w:r w:rsidR="008C09F4">
        <w:t>)</w:t>
      </w:r>
      <w:r w:rsidR="00CE2EB0">
        <w:t>;</w:t>
      </w:r>
      <w:r w:rsidR="00C60222">
        <w:t xml:space="preserve"> </w:t>
      </w:r>
      <w:r w:rsidR="008C09F4">
        <w:t>exposure infection was not sexually</w:t>
      </w:r>
      <w:r w:rsidR="0010378B">
        <w:t xml:space="preserve"> </w:t>
      </w:r>
      <w:r w:rsidR="008C09F4">
        <w:t>acquired</w:t>
      </w:r>
      <w:r w:rsidR="00C77C25">
        <w:t xml:space="preserve"> (n = 8</w:t>
      </w:r>
      <w:r w:rsidR="008C09F4">
        <w:t>)</w:t>
      </w:r>
      <w:r w:rsidR="00CE2EB0">
        <w:t>;</w:t>
      </w:r>
      <w:r w:rsidR="00C60222">
        <w:t xml:space="preserve"> </w:t>
      </w:r>
      <w:r w:rsidR="004B7A21">
        <w:t xml:space="preserve">they had a </w:t>
      </w:r>
      <w:r w:rsidR="00C77C25">
        <w:t xml:space="preserve">retrospective </w:t>
      </w:r>
      <w:r w:rsidR="00C60222">
        <w:t xml:space="preserve">design </w:t>
      </w:r>
      <w:r w:rsidR="00C77C25">
        <w:t>(n = 7</w:t>
      </w:r>
      <w:r w:rsidR="008023FA">
        <w:t>)</w:t>
      </w:r>
      <w:r w:rsidR="00CE2EB0">
        <w:t>; or</w:t>
      </w:r>
      <w:r w:rsidR="004B7A21">
        <w:t xml:space="preserve"> they</w:t>
      </w:r>
      <w:r w:rsidR="00C60222">
        <w:t xml:space="preserve"> did not report ReA incidence (n = 13)</w:t>
      </w:r>
      <w:r w:rsidR="00C77C25">
        <w:t>.</w:t>
      </w:r>
      <w:r w:rsidR="008C09F4">
        <w:t xml:space="preserve"> </w:t>
      </w:r>
      <w:r w:rsidR="00115918">
        <w:t>S</w:t>
      </w:r>
      <w:r w:rsidR="008C09F4">
        <w:t xml:space="preserve">tudies where the </w:t>
      </w:r>
      <w:r w:rsidR="00C60222">
        <w:t xml:space="preserve">infection </w:t>
      </w:r>
      <w:r w:rsidR="008C09F4">
        <w:t xml:space="preserve">was not </w:t>
      </w:r>
      <w:r w:rsidR="005B0DAA">
        <w:t xml:space="preserve">laboratory </w:t>
      </w:r>
      <w:r w:rsidR="00C60222">
        <w:t xml:space="preserve">confirmed </w:t>
      </w:r>
      <w:r w:rsidR="008C09F4">
        <w:t xml:space="preserve">were </w:t>
      </w:r>
      <w:r w:rsidR="008023FA">
        <w:t xml:space="preserve">also </w:t>
      </w:r>
      <w:r w:rsidR="008C09F4">
        <w:t>excluded</w:t>
      </w:r>
      <w:r w:rsidR="00C77C25">
        <w:t xml:space="preserve"> (n = </w:t>
      </w:r>
      <w:r w:rsidR="0091073C">
        <w:t>10</w:t>
      </w:r>
      <w:r w:rsidR="00C77C25">
        <w:t>)</w:t>
      </w:r>
      <w:r w:rsidR="008C09F4">
        <w:t>.</w:t>
      </w:r>
      <w:r w:rsidR="00C77C25">
        <w:t xml:space="preserve"> </w:t>
      </w:r>
      <w:r w:rsidR="00F4537E">
        <w:t>An additional paper</w:t>
      </w:r>
      <w:r w:rsidR="00E83711">
        <w:t xml:space="preserve"> </w:t>
      </w:r>
      <w:r w:rsidR="000B155B">
        <w:fldChar w:fldCharType="begin">
          <w:fldData xml:space="preserve">PEVuZE5vdGU+PENpdGU+PEF1dGhvcj5DYXR0ZXJhbGw8L0F1dGhvcj48WWVhcj4xOTU4PC9ZZWFy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</w:fldData>
        </w:fldChar>
      </w:r>
      <w:r w:rsidR="001F4D06">
        <w:instrText xml:space="preserve"> ADDIN EN.CITE </w:instrText>
      </w:r>
      <w:r w:rsidR="001F4D06">
        <w:fldChar w:fldCharType="begin">
          <w:fldData xml:space="preserve">PEVuZE5vdGU+PENpdGU+PEF1dGhvcj5DYXR0ZXJhbGw8L0F1dGhvcj48WWVhcj4xOTU4PC9ZZWFy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</w:fldData>
        </w:fldChar>
      </w:r>
      <w:r w:rsidR="001F4D06">
        <w:instrText xml:space="preserve"> ADDIN EN.CITE.DATA </w:instrText>
      </w:r>
      <w:r w:rsidR="001F4D06">
        <w:fldChar w:fldCharType="end"/>
      </w:r>
      <w:r w:rsidR="000B155B">
        <w:fldChar w:fldCharType="separate"/>
      </w:r>
      <w:r w:rsidR="001F4D06">
        <w:rPr>
          <w:noProof/>
        </w:rPr>
        <w:t>[28]</w:t>
      </w:r>
      <w:r w:rsidR="000B155B">
        <w:fldChar w:fldCharType="end"/>
      </w:r>
      <w:r w:rsidR="00F4537E">
        <w:t xml:space="preserve"> was excluded because it reported the </w:t>
      </w:r>
      <w:r w:rsidR="00D90578">
        <w:t>number of patients with</w:t>
      </w:r>
      <w:r w:rsidR="00F4537E">
        <w:t xml:space="preserve"> Reiter’s disease </w:t>
      </w:r>
      <w:r w:rsidR="00D90578">
        <w:t xml:space="preserve">and the number of patients with non-specific genital infection </w:t>
      </w:r>
      <w:r w:rsidR="00F4537E">
        <w:t xml:space="preserve">in </w:t>
      </w:r>
      <w:r w:rsidR="00DE4BCA">
        <w:t xml:space="preserve">a </w:t>
      </w:r>
      <w:r w:rsidR="00F4537E">
        <w:t>group of patients with uveitis</w:t>
      </w:r>
      <w:r w:rsidR="00D90578">
        <w:t>, but did not report the relationship of interest (number of patients with genital infection and ReA from the total cohort)</w:t>
      </w:r>
      <w:r w:rsidR="00F4537E">
        <w:t xml:space="preserve">. </w:t>
      </w:r>
      <w:r w:rsidR="00D90578">
        <w:t>Thus, three</w:t>
      </w:r>
      <w:r w:rsidRPr="004F21A4">
        <w:t xml:space="preserve"> </w:t>
      </w:r>
      <w:r w:rsidRPr="00BC4CE7">
        <w:t>articles</w:t>
      </w:r>
      <w:r w:rsidR="00E83711">
        <w:t xml:space="preserve"> </w:t>
      </w:r>
      <w:r w:rsidR="00023C2D">
        <w:fldChar w:fldCharType="begin">
          <w:fldData xml:space="preserve">PEVuZE5vdGU+PENpdGU+PEF1dGhvcj5LZWF0PC9BdXRob3I+PFllYXI+MTk3ODwvWWVhcj48UmVj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E1NzgtODI8L3BhZ2VzPjx2b2x1bWU+
NDA8L3ZvbHVtZT48bnVtYmVyPjk8L251bWJlcj48ZGF0ZXM+PHllYXI+MjAxMzwveWVhcj48cHVi
LWRhdGVzPjxkYXRlPlNlcDwvZGF0ZT48L3B1Yi1kYXRlcz48L2RhdGVzPjxpc2JuPjAzMTUtMTYy
WCAoUHJpbnQpJiN4RDswMzE1LTE2MlggKExpbmtpbmcpPC9pc2JuPjxhY2Nlc3Npb24tbnVtPjIz
ODE4NzE2PC9hY2Nlc3Npb24tbnVtPjx1cmxzPjxyZWxhdGVkLXVybHM+PHVybD5odHRwOi8vd3d3
Lm5jYmkubmxtLm5paC5nb3YvcHVibWVkLzIzODE4NzE2PC91cmw+PC9yZWxhdGVkLXVybHM+PC91
cmxzPjxlbGVjdHJvbmljLXJlc291cmNlLW51bT4xMC4zODk5L2pyaGV1bS4xMzAxMzY8L2VsZWN0
cm9uaWMtcmVzb3VyY2UtbnVtPjwvcmVjb3JkPjwvQ2l0ZT48L0VuZE5vdGU+AG==
</w:fldData>
        </w:fldChar>
      </w:r>
      <w:r w:rsidR="001F4D06">
        <w:instrText xml:space="preserve"> ADDIN EN.CITE </w:instrText>
      </w:r>
      <w:r w:rsidR="001F4D06">
        <w:fldChar w:fldCharType="begin">
          <w:fldData xml:space="preserve">PEVuZE5vdGU+PENpdGU+PEF1dGhvcj5LZWF0PC9BdXRob3I+PFllYXI+MTk3ODwvWWVhcj48UmVj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E1NzgtODI8L3BhZ2VzPjx2b2x1bWU+
NDA8L3ZvbHVtZT48bnVtYmVyPjk8L251bWJlcj48ZGF0ZXM+PHllYXI+MjAxMzwveWVhcj48cHVi
LWRhdGVzPjxkYXRlPlNlcDwvZGF0ZT48L3B1Yi1kYXRlcz48L2RhdGVzPjxpc2JuPjAzMTUtMTYy
WCAoUHJpbnQpJiN4RDswMzE1LTE2MlggKExpbmtpbmcpPC9pc2JuPjxhY2Nlc3Npb24tbnVtPjIz
ODE4NzE2PC9hY2Nlc3Npb24tbnVtPjx1cmxzPjxyZWxhdGVkLXVybHM+PHVybD5odHRwOi8vd3d3
Lm5jYmkubmxtLm5paC5nb3YvcHVibWVkLzIzODE4NzE2PC91cmw+PC9yZWxhdGVkLXVybHM+PC91
cmxzPjxlbGVjdHJvbmljLXJlc291cmNlLW51bT4xMC4zODk5L2pyaGV1bS4xMzAxMzY8L2VsZWN0
cm9uaWMtcmVzb3VyY2UtbnVtPjwvcmVjb3JkPjwvQ2l0ZT48L0VuZE5vdGU+AG==
</w:fldData>
        </w:fldChar>
      </w:r>
      <w:r w:rsidR="001F4D06">
        <w:instrText xml:space="preserve"> ADDIN EN.CITE.DATA </w:instrText>
      </w:r>
      <w:r w:rsidR="001F4D06">
        <w:fldChar w:fldCharType="end"/>
      </w:r>
      <w:r w:rsidR="00023C2D">
        <w:fldChar w:fldCharType="separate"/>
      </w:r>
      <w:r w:rsidR="001F4D06">
        <w:rPr>
          <w:noProof/>
        </w:rPr>
        <w:t>[29-31]</w:t>
      </w:r>
      <w:r w:rsidR="00023C2D">
        <w:fldChar w:fldCharType="end"/>
      </w:r>
      <w:r w:rsidR="00D90578" w:rsidRPr="00BC4CE7">
        <w:t xml:space="preserve"> </w:t>
      </w:r>
      <w:r w:rsidRPr="004F21A4">
        <w:t>were retained for</w:t>
      </w:r>
      <w:r w:rsidR="00D90578">
        <w:t xml:space="preserve"> </w:t>
      </w:r>
      <w:r w:rsidR="006249DF">
        <w:t>the</w:t>
      </w:r>
      <w:r w:rsidR="004B7A21">
        <w:t xml:space="preserve"> systematic review (Fig 2</w:t>
      </w:r>
      <w:r w:rsidR="00D90578">
        <w:t>)</w:t>
      </w:r>
      <w:r w:rsidR="00D90578" w:rsidRPr="00DC481B">
        <w:rPr>
          <w:rFonts w:cs="Times-Italic"/>
          <w:iCs/>
          <w:lang w:val="en-NZ"/>
        </w:rPr>
        <w:t>.</w:t>
      </w:r>
    </w:p>
    <w:p w14:paraId="3977F2D4" w14:textId="77777777" w:rsidR="004B7A21" w:rsidRPr="004A79C0" w:rsidRDefault="004B7A21" w:rsidP="004B7A21">
      <w:pPr>
        <w:outlineLvl w:val="0"/>
        <w:rPr>
          <w:b/>
        </w:rPr>
      </w:pPr>
      <w:r w:rsidRPr="004A79C0">
        <w:rPr>
          <w:b/>
        </w:rPr>
        <w:t>Fig.</w:t>
      </w:r>
      <w:r>
        <w:rPr>
          <w:b/>
        </w:rPr>
        <w:t xml:space="preserve"> 2</w:t>
      </w:r>
      <w:r w:rsidRPr="004A79C0">
        <w:rPr>
          <w:b/>
        </w:rPr>
        <w:t xml:space="preserve"> </w:t>
      </w:r>
      <w:r w:rsidRPr="00A527CD">
        <w:t>Flow diagram depicting the identification and selection of relevant papers</w:t>
      </w:r>
    </w:p>
    <w:p w14:paraId="3E8E491D" w14:textId="77777777" w:rsidR="00E72AE3" w:rsidRDefault="002A6CB3" w:rsidP="00404AD4">
      <w:pPr>
        <w:spacing w:line="480" w:lineRule="auto"/>
        <w:jc w:val="both"/>
      </w:pPr>
      <w:r>
        <w:rPr>
          <w:i/>
        </w:rPr>
        <w:lastRenderedPageBreak/>
        <w:t>Study characteristics</w:t>
      </w:r>
      <w:r w:rsidR="008E4487">
        <w:rPr>
          <w:i/>
        </w:rPr>
        <w:t xml:space="preserve"> </w:t>
      </w:r>
      <w:r w:rsidR="008E4487">
        <w:t>(table 1)</w:t>
      </w:r>
    </w:p>
    <w:p w14:paraId="7397A743" w14:textId="3BEBD026" w:rsidR="00115918" w:rsidRDefault="00481DA6" w:rsidP="00404AD4">
      <w:pPr>
        <w:spacing w:line="480" w:lineRule="auto"/>
        <w:jc w:val="both"/>
      </w:pPr>
      <w:r>
        <w:t xml:space="preserve">The </w:t>
      </w:r>
      <w:r w:rsidR="00F3667D">
        <w:t xml:space="preserve">three </w:t>
      </w:r>
      <w:r>
        <w:t>papers were published over a 35 year period</w:t>
      </w:r>
      <w:r w:rsidR="00F3667D">
        <w:t xml:space="preserve"> (</w:t>
      </w:r>
      <w:r>
        <w:t>1978, 1996</w:t>
      </w:r>
      <w:r w:rsidR="00F3667D">
        <w:t xml:space="preserve">, </w:t>
      </w:r>
      <w:r w:rsidR="00735084">
        <w:t>2013)</w:t>
      </w:r>
      <w:r w:rsidR="00B82A0B">
        <w:t xml:space="preserve">, two </w:t>
      </w:r>
      <w:r w:rsidR="00490C7A">
        <w:t>in the</w:t>
      </w:r>
      <w:r w:rsidR="00B82A0B">
        <w:t xml:space="preserve"> </w:t>
      </w:r>
      <w:r w:rsidR="004B7A21">
        <w:t>USA</w:t>
      </w:r>
      <w:r w:rsidR="0065034F">
        <w:t xml:space="preserve"> </w:t>
      </w:r>
      <w:r w:rsidR="00023C2D">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DATA </w:instrText>
      </w:r>
      <w:r w:rsidR="001F4D06">
        <w:fldChar w:fldCharType="end"/>
      </w:r>
      <w:r w:rsidR="00023C2D">
        <w:fldChar w:fldCharType="separate"/>
      </w:r>
      <w:r w:rsidR="001F4D06">
        <w:rPr>
          <w:noProof/>
        </w:rPr>
        <w:t>[30, 31]</w:t>
      </w:r>
      <w:r w:rsidR="00023C2D">
        <w:fldChar w:fldCharType="end"/>
      </w:r>
      <w:r w:rsidR="00B82A0B">
        <w:t xml:space="preserve"> and one </w:t>
      </w:r>
      <w:r w:rsidR="00735084">
        <w:t>in the</w:t>
      </w:r>
      <w:r w:rsidR="00B82A0B">
        <w:t xml:space="preserve"> </w:t>
      </w:r>
      <w:r w:rsidR="004B7A21">
        <w:t>UK</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rsidR="00490C7A">
        <w:t>.</w:t>
      </w:r>
      <w:r w:rsidR="005D6F3A">
        <w:t xml:space="preserve"> The studies were situated in STI</w:t>
      </w:r>
      <w:r w:rsidR="0065034F">
        <w:t xml:space="preserve"> </w:t>
      </w:r>
      <w:r w:rsidR="00075EE0">
        <w:fldChar w:fldCharType="begin">
          <w:fldData xml:space="preserve">PEVuZE5vdGU+PENpdGU+PEF1dGhvcj5LZWF0PC9BdXRob3I+PFllYXI+MTk3ODwvWWVhcj48UmVj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</w:fldData>
        </w:fldChar>
      </w:r>
      <w:r w:rsidR="001F4D06">
        <w:instrText xml:space="preserve"> ADDIN EN.CITE </w:instrText>
      </w:r>
      <w:r w:rsidR="001F4D06">
        <w:fldChar w:fldCharType="begin">
          <w:fldData xml:space="preserve">PEVuZE5vdGU+PENpdGU+PEF1dGhvcj5LZWF0PC9BdXRob3I+PFllYXI+MTk3ODwvWWVhcj48UmVj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</w:fldData>
        </w:fldChar>
      </w:r>
      <w:r w:rsidR="001F4D06">
        <w:instrText xml:space="preserve"> ADDIN EN.CITE.DATA </w:instrText>
      </w:r>
      <w:r w:rsidR="001F4D06">
        <w:fldChar w:fldCharType="end"/>
      </w:r>
      <w:r w:rsidR="00075EE0">
        <w:fldChar w:fldCharType="separate"/>
      </w:r>
      <w:r w:rsidR="001F4D06">
        <w:rPr>
          <w:noProof/>
        </w:rPr>
        <w:t>[29, 30]</w:t>
      </w:r>
      <w:r w:rsidR="00075EE0">
        <w:fldChar w:fldCharType="end"/>
      </w:r>
      <w:r w:rsidR="00075EE0">
        <w:t xml:space="preserve"> </w:t>
      </w:r>
      <w:r w:rsidR="005D6F3A">
        <w:t xml:space="preserve">or </w:t>
      </w:r>
      <w:r w:rsidR="005D6F3A" w:rsidRPr="00D23C52">
        <w:t>communicable disease</w:t>
      </w:r>
      <w:r w:rsidR="006F10FC">
        <w:t xml:space="preserve"> </w:t>
      </w:r>
      <w:r w:rsidR="00CE2EB0">
        <w:t>clinics</w:t>
      </w:r>
      <w:r w:rsidR="0065034F">
        <w:t xml:space="preserve"> </w:t>
      </w:r>
      <w:r w:rsidR="006F10FC">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fldChar w:fldCharType="separate"/>
      </w:r>
      <w:r w:rsidR="001F4D06">
        <w:rPr>
          <w:noProof/>
        </w:rPr>
        <w:t>[31]</w:t>
      </w:r>
      <w:r w:rsidR="006F10FC">
        <w:fldChar w:fldCharType="end"/>
      </w:r>
      <w:r w:rsidR="00CE2EB0">
        <w:t xml:space="preserve">. </w:t>
      </w:r>
      <w:r w:rsidR="005D6F3A">
        <w:t>The mean age of the men and women in the two American studies was 24.4 year</w:t>
      </w:r>
      <w:r w:rsidR="006F10FC">
        <w:t>s</w:t>
      </w:r>
      <w:r w:rsidR="0065034F">
        <w:t xml:space="preserve"> </w:t>
      </w:r>
      <w:r w:rsidR="006F10FC">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fldChar w:fldCharType="separate"/>
      </w:r>
      <w:r w:rsidR="001F4D06">
        <w:rPr>
          <w:noProof/>
        </w:rPr>
        <w:t>[31]</w:t>
      </w:r>
      <w:r w:rsidR="006F10FC">
        <w:fldChar w:fldCharType="end"/>
      </w:r>
      <w:r w:rsidR="00075EE0">
        <w:t xml:space="preserve"> and 26 years</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00490C7A">
        <w:t>.</w:t>
      </w:r>
      <w:r w:rsidR="005D6F3A">
        <w:t xml:space="preserve"> </w:t>
      </w:r>
      <w:r w:rsidR="00735084">
        <w:t>E</w:t>
      </w:r>
      <w:r w:rsidR="00782E7C">
        <w:t>thnicities</w:t>
      </w:r>
      <w:r w:rsidR="00D23C52">
        <w:t xml:space="preserve"> </w:t>
      </w:r>
      <w:r w:rsidR="00782E7C">
        <w:t xml:space="preserve">varied depending on </w:t>
      </w:r>
      <w:r w:rsidR="00735084">
        <w:t xml:space="preserve">clinic </w:t>
      </w:r>
      <w:r w:rsidR="005D6F3A">
        <w:t xml:space="preserve">clientele; participants </w:t>
      </w:r>
      <w:r w:rsidR="00A93563">
        <w:t xml:space="preserve">in the </w:t>
      </w:r>
      <w:r>
        <w:t xml:space="preserve">Alabama </w:t>
      </w:r>
      <w:r w:rsidR="00782E7C">
        <w:t xml:space="preserve">study </w:t>
      </w:r>
      <w:r w:rsidR="005D6F3A">
        <w:t>were</w:t>
      </w:r>
      <w:r w:rsidR="00735084">
        <w:t xml:space="preserve"> </w:t>
      </w:r>
      <w:r w:rsidR="00782E7C">
        <w:t xml:space="preserve">predominantly </w:t>
      </w:r>
      <w:r w:rsidR="002B76A5" w:rsidRPr="002B76A5">
        <w:t xml:space="preserve">African American </w:t>
      </w:r>
      <w:r w:rsidR="00A93563">
        <w:t>(98.5%)</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00735084">
        <w:t xml:space="preserve"> </w:t>
      </w:r>
      <w:r>
        <w:t xml:space="preserve">and </w:t>
      </w:r>
      <w:r w:rsidR="005D6F3A">
        <w:t xml:space="preserve">in </w:t>
      </w:r>
      <w:r w:rsidR="00735084">
        <w:t>the</w:t>
      </w:r>
      <w:r>
        <w:t xml:space="preserve"> Florida study</w:t>
      </w:r>
      <w:r w:rsidR="00A93563">
        <w:t xml:space="preserve"> African American (63%), Hispanic (22%), white (13%) and other (1.3%)</w:t>
      </w:r>
      <w:r w:rsidR="0065034F">
        <w:t xml:space="preserve"> </w:t>
      </w:r>
      <w:r w:rsidR="00DE2963">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DE2963">
        <w:fldChar w:fldCharType="separate"/>
      </w:r>
      <w:r w:rsidR="001F4D06">
        <w:rPr>
          <w:noProof/>
        </w:rPr>
        <w:t>[31]</w:t>
      </w:r>
      <w:r w:rsidR="00DE2963">
        <w:fldChar w:fldCharType="end"/>
      </w:r>
      <w:r w:rsidR="00A93563">
        <w:t>.</w:t>
      </w:r>
      <w:r w:rsidR="00782E7C">
        <w:t xml:space="preserve"> </w:t>
      </w:r>
      <w:r w:rsidR="00735084">
        <w:t>The UK study</w:t>
      </w:r>
      <w:r w:rsidRPr="00782E7C">
        <w:t xml:space="preserve"> recruited heterosexual men only</w:t>
      </w:r>
      <w:r w:rsidR="00735084">
        <w:t xml:space="preserve"> and provided no data on age or ethnicity</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rsidR="00490C7A">
        <w:t>.</w:t>
      </w:r>
    </w:p>
    <w:p w14:paraId="1BF8AB5B" w14:textId="279F8D2F" w:rsidR="00BC1F74" w:rsidRDefault="008A2937" w:rsidP="00404AD4">
      <w:pPr>
        <w:spacing w:line="480" w:lineRule="auto"/>
        <w:jc w:val="both"/>
      </w:pPr>
      <w:r w:rsidRPr="00C761C5">
        <w:t xml:space="preserve">The </w:t>
      </w:r>
      <w:r w:rsidR="00782E7C" w:rsidRPr="00C761C5">
        <w:t>primary</w:t>
      </w:r>
      <w:r w:rsidR="00782E7C">
        <w:t xml:space="preserve"> exposure</w:t>
      </w:r>
      <w:r>
        <w:t xml:space="preserve"> </w:t>
      </w:r>
      <w:r w:rsidR="00C761C5">
        <w:t xml:space="preserve">in </w:t>
      </w:r>
      <w:r>
        <w:t>the studies varied. The oldest paper</w:t>
      </w:r>
      <w:r w:rsidR="00895E06">
        <w:t>, Keat et al,</w:t>
      </w:r>
      <w:r w:rsidR="00CC4FA7">
        <w:t xml:space="preserve"> </w:t>
      </w:r>
      <w:r>
        <w:t xml:space="preserve">included </w:t>
      </w:r>
      <w:r w:rsidR="00C761C5">
        <w:t xml:space="preserve">531 </w:t>
      </w:r>
      <w:r w:rsidR="0098065A">
        <w:t xml:space="preserve">men </w:t>
      </w:r>
      <w:r>
        <w:t>with non-specific urethritis</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rsidR="00C761C5">
        <w:t xml:space="preserve"> while </w:t>
      </w:r>
      <w:r>
        <w:t xml:space="preserve">cultures </w:t>
      </w:r>
      <w:r w:rsidR="006D56E1">
        <w:t xml:space="preserve">were taken to </w:t>
      </w:r>
      <w:r w:rsidR="00C761C5">
        <w:t>confirm</w:t>
      </w:r>
      <w:r w:rsidR="006D56E1">
        <w:t xml:space="preserve"> </w:t>
      </w:r>
      <w:r>
        <w:t xml:space="preserve">chlamydia in </w:t>
      </w:r>
      <w:r w:rsidR="00C761C5">
        <w:t>some</w:t>
      </w:r>
      <w:r>
        <w:t xml:space="preserve"> participants</w:t>
      </w:r>
      <w:r w:rsidR="00E31930">
        <w:t xml:space="preserve"> (n= 384)</w:t>
      </w:r>
      <w:r>
        <w:t>.</w:t>
      </w:r>
      <w:r w:rsidR="00E31930">
        <w:t xml:space="preserve"> </w:t>
      </w:r>
      <w:r w:rsidR="00F6576D">
        <w:t>Rich et al</w:t>
      </w:r>
      <w:r w:rsidR="001F5BC2">
        <w:t>.</w:t>
      </w:r>
      <w:r w:rsidR="00F6576D">
        <w:t xml:space="preserve"> recruited patients who were being treated with doxycycline for possible or proven chlamydia infection</w:t>
      </w:r>
      <w:r w:rsidR="008D74FD">
        <w:t xml:space="preserve"> (n=271) and included patients with gram stain or cell culture diagnosis</w:t>
      </w:r>
      <w:r w:rsidR="0098065A">
        <w:t xml:space="preserve"> confirmation</w:t>
      </w:r>
      <w:r w:rsidR="008D74FD">
        <w:t xml:space="preserve"> of genital infection/inflammation</w:t>
      </w:r>
      <w:r w:rsidR="00481DA6">
        <w:t xml:space="preserve"> (n=217) as the</w:t>
      </w:r>
      <w:r w:rsidR="008D74FD">
        <w:t xml:space="preserve"> denominator for the ReA incidence analysis</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00F6576D">
        <w:t>.</w:t>
      </w:r>
      <w:r w:rsidR="008D74FD">
        <w:t xml:space="preserve"> This group included </w:t>
      </w:r>
      <w:r w:rsidR="00782E7C">
        <w:t>men</w:t>
      </w:r>
      <w:r w:rsidR="008D74FD">
        <w:t xml:space="preserve"> diagnosed with </w:t>
      </w:r>
      <w:r w:rsidR="00782E7C">
        <w:t xml:space="preserve">gonococcal urethritis and nongonococcal urethritis, and women diagnosed with </w:t>
      </w:r>
      <w:r w:rsidR="00782E7C" w:rsidRPr="00782E7C">
        <w:rPr>
          <w:i/>
        </w:rPr>
        <w:t>N</w:t>
      </w:r>
      <w:r w:rsidR="004B7A21">
        <w:rPr>
          <w:i/>
        </w:rPr>
        <w:t>.</w:t>
      </w:r>
      <w:r w:rsidR="00782E7C" w:rsidRPr="00782E7C">
        <w:rPr>
          <w:i/>
        </w:rPr>
        <w:t xml:space="preserve"> gonorrhoea</w:t>
      </w:r>
      <w:r w:rsidR="00DE4BCA">
        <w:rPr>
          <w:i/>
        </w:rPr>
        <w:t>e</w:t>
      </w:r>
      <w:r w:rsidR="00782E7C">
        <w:t xml:space="preserve"> and </w:t>
      </w:r>
      <w:r w:rsidR="00782E7C" w:rsidRPr="00782E7C">
        <w:rPr>
          <w:i/>
        </w:rPr>
        <w:t>C</w:t>
      </w:r>
      <w:r w:rsidR="004B7A21">
        <w:rPr>
          <w:i/>
        </w:rPr>
        <w:t>.</w:t>
      </w:r>
      <w:r w:rsidR="00782E7C" w:rsidRPr="00782E7C">
        <w:rPr>
          <w:i/>
        </w:rPr>
        <w:t xml:space="preserve"> trachomatis</w:t>
      </w:r>
      <w:r w:rsidR="00782E7C">
        <w:t>.</w:t>
      </w:r>
      <w:r w:rsidR="00481DA6">
        <w:t xml:space="preserve"> Carter et al</w:t>
      </w:r>
      <w:r w:rsidR="0010378B">
        <w:t>.</w:t>
      </w:r>
      <w:r w:rsidR="00481DA6">
        <w:t xml:space="preserve"> </w:t>
      </w:r>
      <w:r w:rsidR="00EA7FC4">
        <w:t xml:space="preserve">only recruited patients who tested positive for </w:t>
      </w:r>
      <w:r w:rsidR="00EA7FC4" w:rsidRPr="00277196">
        <w:rPr>
          <w:i/>
        </w:rPr>
        <w:t>C</w:t>
      </w:r>
      <w:r w:rsidR="004B7A21">
        <w:rPr>
          <w:i/>
        </w:rPr>
        <w:t>.</w:t>
      </w:r>
      <w:r w:rsidR="00EA7FC4" w:rsidRPr="00277196">
        <w:rPr>
          <w:i/>
        </w:rPr>
        <w:t xml:space="preserve"> trachomatis</w:t>
      </w:r>
      <w:r w:rsidR="00481DA6">
        <w:t xml:space="preserve"> </w:t>
      </w:r>
      <w:r w:rsidR="004B7A21">
        <w:t>(n = 365);</w:t>
      </w:r>
      <w:r w:rsidR="00EA7FC4">
        <w:t xml:space="preserve"> 149 were followed up for assessment of ReA symptoms</w:t>
      </w:r>
      <w:r w:rsidR="0065034F">
        <w:t xml:space="preserve"> </w:t>
      </w:r>
      <w:r w:rsidR="00DE2963">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DE2963">
        <w:fldChar w:fldCharType="separate"/>
      </w:r>
      <w:r w:rsidR="001F4D06">
        <w:rPr>
          <w:noProof/>
        </w:rPr>
        <w:t>[31]</w:t>
      </w:r>
      <w:r w:rsidR="00DE2963">
        <w:fldChar w:fldCharType="end"/>
      </w:r>
      <w:r w:rsidR="00EA7FC4">
        <w:t>.</w:t>
      </w:r>
    </w:p>
    <w:p w14:paraId="2DD278D5" w14:textId="35040BA9" w:rsidR="009B6975" w:rsidRDefault="009B6975" w:rsidP="00404AD4">
      <w:pPr>
        <w:spacing w:line="480" w:lineRule="auto"/>
        <w:jc w:val="both"/>
      </w:pPr>
      <w:r>
        <w:t xml:space="preserve">Two papers identified ReA cases </w:t>
      </w:r>
      <w:r w:rsidR="00C761C5">
        <w:t>using a</w:t>
      </w:r>
      <w:r>
        <w:t xml:space="preserve"> screening questionnaire </w:t>
      </w:r>
      <w:r w:rsidR="00C761C5">
        <w:t xml:space="preserve">prompting </w:t>
      </w:r>
      <w:r>
        <w:t>further evaluation</w:t>
      </w:r>
      <w:r w:rsidR="0065034F">
        <w:t xml:space="preserve"> </w:t>
      </w:r>
      <w:r w:rsidR="00075EE0">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DATA </w:instrText>
      </w:r>
      <w:r w:rsidR="001F4D06">
        <w:fldChar w:fldCharType="end"/>
      </w:r>
      <w:r w:rsidR="00075EE0">
        <w:fldChar w:fldCharType="separate"/>
      </w:r>
      <w:r w:rsidR="001F4D06">
        <w:rPr>
          <w:noProof/>
        </w:rPr>
        <w:t>[30, 31]</w:t>
      </w:r>
      <w:r w:rsidR="00075EE0">
        <w:fldChar w:fldCharType="end"/>
      </w:r>
      <w:r w:rsidR="00C761C5">
        <w:t xml:space="preserve"> (</w:t>
      </w:r>
      <w:r w:rsidR="005B1DB4">
        <w:t>T</w:t>
      </w:r>
      <w:r w:rsidR="00C761C5">
        <w:t>able 2)</w:t>
      </w:r>
      <w:r>
        <w:t xml:space="preserve">. </w:t>
      </w:r>
      <w:r w:rsidR="00C761C5">
        <w:t>One</w:t>
      </w:r>
      <w:r w:rsidR="00023C2D">
        <w:t xml:space="preserve"> of these</w:t>
      </w:r>
      <w:r w:rsidR="00C761C5">
        <w:t xml:space="preserve"> used a </w:t>
      </w:r>
      <w:r>
        <w:t>questionnaire derived from a validated questionnaire</w:t>
      </w:r>
      <w:r w:rsidR="0065034F">
        <w:t xml:space="preserve"> </w:t>
      </w:r>
      <w:r w:rsidR="00EA1E2E">
        <w:fldChar w:fldCharType="begin"/>
      </w:r>
      <w:r w:rsidR="001F4D06">
        <w:instrText xml:space="preserve"> ADDIN EN.CITE &lt;EndNote&gt;&lt;Cite&gt;&lt;Author&gt;Thomson&lt;/Author&gt;&lt;Year&gt;1993&lt;/Year&gt;&lt;RecNum&gt;14900&lt;/RecNum&gt;&lt;DisplayText&gt;[32]&lt;/DisplayText&gt;&lt;record&gt;&lt;rec-number&gt;14900&lt;/rec-number&gt;&lt;foreign-keys&gt;&lt;key app="EN" db-id="xxett0apcfsarre20do5pveetx5p02tzapze" timestamp="1452720461"&gt;14900&lt;/key&gt;&lt;/foreign-keys&gt;&lt;ref-type name="Journal Article"&gt;17&lt;/ref-type&gt;&lt;contributors&gt;&lt;authors&gt;&lt;author&gt;Thomson, GTD.&lt;/author&gt;&lt;author&gt;Thomson, BRI. &lt;/author&gt;&lt;author&gt;Inman, RD.&lt;/author&gt;&lt;/authors&gt;&lt;/contributors&gt;&lt;titles&gt;&lt;title&gt;Validation of a screening questionnaire for epidemic reactive arthritis (QUEST-2).&lt;/title&gt;&lt;secondary-title&gt;Arthritis and rheumatism &lt;/secondary-title&gt;&lt;/titles&gt;&lt;periodical&gt;&lt;full-title&gt;Arthritis and Rheumatism&lt;/full-title&gt;&lt;abbr-1&gt;Arthritis Rheum.&lt;/abbr-1&gt;&lt;abbr-2&gt;Arthritis Rheum&lt;/abbr-2&gt;&lt;abbr-3&gt;Arthritis &amp;amp; Rheumatism&lt;/abbr-3&gt;&lt;/periodical&gt;&lt;pages&gt;S&lt;/pages&gt;&lt;volume&gt;36&lt;/volume&gt;&lt;number&gt;9&lt;/number&gt;&lt;dates&gt;&lt;year&gt;1993&lt;/year&gt;&lt;/dates&gt;&lt;urls&gt;&lt;/urls&gt;&lt;/record&gt;&lt;/Cite&gt;&lt;/EndNote&gt;</w:instrText>
      </w:r>
      <w:r w:rsidR="00EA1E2E">
        <w:fldChar w:fldCharType="separate"/>
      </w:r>
      <w:r w:rsidR="001F4D06">
        <w:rPr>
          <w:noProof/>
        </w:rPr>
        <w:t>[32]</w:t>
      </w:r>
      <w:r w:rsidR="00EA1E2E">
        <w:fldChar w:fldCharType="end"/>
      </w:r>
      <w:r w:rsidR="00CC706F">
        <w:t xml:space="preserve"> and was administer</w:t>
      </w:r>
      <w:r w:rsidR="00BC1F74">
        <w:t>ed</w:t>
      </w:r>
      <w:r w:rsidR="00CC706F">
        <w:t xml:space="preserve"> </w:t>
      </w:r>
      <w:r w:rsidR="00BC1F74">
        <w:t xml:space="preserve">by </w:t>
      </w:r>
      <w:r w:rsidR="00BC1F74" w:rsidRPr="00B830B7">
        <w:t>rheumatology subspecialty residents</w:t>
      </w:r>
      <w:r w:rsidR="00BC1F74">
        <w:t xml:space="preserve"> </w:t>
      </w:r>
      <w:r w:rsidR="00CC706F">
        <w:t xml:space="preserve">by phone at </w:t>
      </w:r>
      <w:r w:rsidR="005B1DB4">
        <w:t xml:space="preserve">six </w:t>
      </w:r>
      <w:r w:rsidR="00CC706F">
        <w:t>week follow-up only</w:t>
      </w:r>
      <w:r w:rsidR="0065034F">
        <w:t xml:space="preserve"> </w:t>
      </w:r>
      <w:r w:rsidR="00DE2963">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DE2963">
        <w:fldChar w:fldCharType="separate"/>
      </w:r>
      <w:r w:rsidR="001F4D06">
        <w:rPr>
          <w:noProof/>
        </w:rPr>
        <w:t>[31]</w:t>
      </w:r>
      <w:r w:rsidR="00DE2963">
        <w:fldChar w:fldCharType="end"/>
      </w:r>
      <w:r w:rsidR="00CC706F">
        <w:t>.</w:t>
      </w:r>
      <w:r w:rsidR="00BC1F74">
        <w:t xml:space="preserve"> </w:t>
      </w:r>
      <w:r w:rsidR="00CC706F">
        <w:t>Rich et al</w:t>
      </w:r>
      <w:r w:rsidR="001F5BC2">
        <w:t>.</w:t>
      </w:r>
      <w:r w:rsidR="00CC706F">
        <w:t xml:space="preserve"> used a paper questionnaire </w:t>
      </w:r>
      <w:r w:rsidR="00C761C5">
        <w:t>completed by</w:t>
      </w:r>
      <w:r w:rsidR="00CC706F">
        <w:t xml:space="preserve"> participants at initial clinic visit and </w:t>
      </w:r>
      <w:r w:rsidR="00C761C5">
        <w:t xml:space="preserve">via </w:t>
      </w:r>
      <w:r w:rsidR="00CC706F">
        <w:t xml:space="preserve">mail at </w:t>
      </w:r>
      <w:r w:rsidR="005B1DB4">
        <w:t xml:space="preserve">six </w:t>
      </w:r>
      <w:r w:rsidR="00CC706F">
        <w:t>weeks</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t xml:space="preserve">. In both studies a positive answer to screening questions </w:t>
      </w:r>
      <w:r w:rsidR="00C761C5">
        <w:t xml:space="preserve">prompted invitation to </w:t>
      </w:r>
      <w:r>
        <w:t>evaluation in person by a rheumatologist. In the study by Carter</w:t>
      </w:r>
      <w:r w:rsidR="00075EE0">
        <w:t xml:space="preserve"> et al.</w:t>
      </w:r>
      <w:r w:rsidR="00CC706F">
        <w:t>,</w:t>
      </w:r>
      <w:r w:rsidR="00BC1F74">
        <w:t xml:space="preserve"> </w:t>
      </w:r>
      <w:r>
        <w:t xml:space="preserve">participants </w:t>
      </w:r>
      <w:r w:rsidR="00C761C5">
        <w:t xml:space="preserve">declined </w:t>
      </w:r>
      <w:r>
        <w:t xml:space="preserve">to attend a rheumatology evaluation, so the protocol </w:t>
      </w:r>
      <w:r w:rsidR="00C761C5">
        <w:t xml:space="preserve">was amended </w:t>
      </w:r>
      <w:r>
        <w:t xml:space="preserve">to </w:t>
      </w:r>
      <w:r w:rsidR="00C761C5">
        <w:t>telephone</w:t>
      </w:r>
      <w:r>
        <w:t xml:space="preserve"> evaluation </w:t>
      </w:r>
      <w:r w:rsidR="00C761C5">
        <w:t xml:space="preserve">only, with </w:t>
      </w:r>
      <w:r>
        <w:lastRenderedPageBreak/>
        <w:t xml:space="preserve">all subjects with a positive </w:t>
      </w:r>
      <w:r w:rsidR="005B1DB4">
        <w:t>six</w:t>
      </w:r>
      <w:r>
        <w:t xml:space="preserve">-week telephone questionnaire </w:t>
      </w:r>
      <w:r w:rsidR="00C761C5">
        <w:t>defined as “</w:t>
      </w:r>
      <w:r>
        <w:t>possible/probable ReA</w:t>
      </w:r>
      <w:r w:rsidR="00C761C5">
        <w:t>”</w:t>
      </w:r>
      <w:r w:rsidR="0065034F">
        <w:t xml:space="preserve"> </w:t>
      </w:r>
      <w:r w:rsidR="006F10FC">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fldChar w:fldCharType="separate"/>
      </w:r>
      <w:r w:rsidR="001F4D06">
        <w:rPr>
          <w:noProof/>
        </w:rPr>
        <w:t>[31]</w:t>
      </w:r>
      <w:r w:rsidR="006F10FC">
        <w:fldChar w:fldCharType="end"/>
      </w:r>
      <w:r>
        <w:t>. The third paper</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t xml:space="preserve"> had no </w:t>
      </w:r>
      <w:r w:rsidR="00C761C5">
        <w:t xml:space="preserve">detailed </w:t>
      </w:r>
      <w:r>
        <w:t>data about the process of evaluation.</w:t>
      </w:r>
    </w:p>
    <w:p w14:paraId="7E7254BF" w14:textId="77777777" w:rsidR="0010378B" w:rsidRDefault="0010378B" w:rsidP="00404AD4">
      <w:pPr>
        <w:spacing w:line="480" w:lineRule="auto"/>
        <w:jc w:val="both"/>
      </w:pPr>
    </w:p>
    <w:p w14:paraId="032A2DA2" w14:textId="77777777" w:rsidR="00E72AE3" w:rsidRPr="0017250F" w:rsidRDefault="0017250F" w:rsidP="00404AD4">
      <w:pPr>
        <w:spacing w:line="480" w:lineRule="auto"/>
        <w:jc w:val="both"/>
        <w:outlineLvl w:val="0"/>
        <w:rPr>
          <w:i/>
        </w:rPr>
      </w:pPr>
      <w:r w:rsidRPr="0017250F">
        <w:rPr>
          <w:i/>
        </w:rPr>
        <w:t>Risk of bias</w:t>
      </w:r>
      <w:r w:rsidR="00E72AE3" w:rsidRPr="0017250F">
        <w:rPr>
          <w:i/>
        </w:rPr>
        <w:t xml:space="preserve"> </w:t>
      </w:r>
      <w:r w:rsidR="004F21A4" w:rsidRPr="0017250F">
        <w:rPr>
          <w:i/>
        </w:rPr>
        <w:t>assessment</w:t>
      </w:r>
    </w:p>
    <w:p w14:paraId="27B846A8" w14:textId="01C6CA7D" w:rsidR="00BE2856" w:rsidRDefault="00F203C8" w:rsidP="00404AD4">
      <w:pPr>
        <w:spacing w:line="480" w:lineRule="auto"/>
        <w:jc w:val="both"/>
      </w:pPr>
      <w:r>
        <w:t xml:space="preserve">The risk of bias of the articles included in this review was </w:t>
      </w:r>
      <w:r w:rsidR="0017250F">
        <w:t>considered medium to high</w:t>
      </w:r>
      <w:r w:rsidR="004B7A21">
        <w:t>;</w:t>
      </w:r>
      <w:r w:rsidR="00BE2856">
        <w:t xml:space="preserve"> therefore</w:t>
      </w:r>
      <w:r w:rsidR="004B7A21">
        <w:t>,</w:t>
      </w:r>
      <w:r w:rsidR="00BE2856">
        <w:t xml:space="preserve"> the interpretation of the results of these articles is limited</w:t>
      </w:r>
      <w:r w:rsidR="00045EBF">
        <w:t xml:space="preserve"> (Table 3)</w:t>
      </w:r>
      <w:r w:rsidR="00BE2856">
        <w:t>.</w:t>
      </w:r>
      <w:r w:rsidR="00E424EA">
        <w:t xml:space="preserve"> </w:t>
      </w:r>
      <w:r w:rsidR="00045EBF">
        <w:t xml:space="preserve">Key </w:t>
      </w:r>
      <w:r w:rsidR="00BE2856">
        <w:t>biases includ</w:t>
      </w:r>
      <w:r w:rsidR="00045EBF">
        <w:t>ed</w:t>
      </w:r>
      <w:r w:rsidR="00BE2856">
        <w:t xml:space="preserve"> attrition bias, selection bias, information bias, performance bias and reporting bias. The articles failed to report how many participants were approached to participate in the studies, and how they were selected. Details about the timing of recruitment and assessment were also lacking. </w:t>
      </w:r>
      <w:r w:rsidR="00045EBF">
        <w:t>Details</w:t>
      </w:r>
      <w:r w:rsidR="00BE2856">
        <w:t xml:space="preserve"> about participant selection </w:t>
      </w:r>
      <w:r w:rsidR="00045EBF">
        <w:t xml:space="preserve">were </w:t>
      </w:r>
      <w:r w:rsidR="00BE2856">
        <w:t>too vague to interpret to what extent their selection protocol may have affected results</w:t>
      </w:r>
      <w:r w:rsidR="001035EE">
        <w:t>.</w:t>
      </w:r>
    </w:p>
    <w:p w14:paraId="637B619A" w14:textId="4F5C47B1" w:rsidR="00BE2856" w:rsidRDefault="00BE2856" w:rsidP="00404AD4">
      <w:pPr>
        <w:spacing w:line="480" w:lineRule="auto"/>
        <w:jc w:val="both"/>
      </w:pPr>
      <w:r>
        <w:t xml:space="preserve">Infection diagnosis was made using objective and valid diagnostic tools </w:t>
      </w:r>
      <w:r w:rsidR="00045EBF">
        <w:t xml:space="preserve">in </w:t>
      </w:r>
      <w:r>
        <w:t xml:space="preserve">all studies, either by culture, gram stain or </w:t>
      </w:r>
      <w:r w:rsidR="00DE4BCA">
        <w:t>Nucleic Acid Amplification Test (NAAT)</w:t>
      </w:r>
      <w:r>
        <w:t>. However</w:t>
      </w:r>
      <w:r w:rsidR="004E62D2">
        <w:t>,</w:t>
      </w:r>
      <w:r w:rsidR="00045EBF">
        <w:t xml:space="preserve"> as</w:t>
      </w:r>
      <w:r>
        <w:t xml:space="preserve"> the studies were published from </w:t>
      </w:r>
      <w:r w:rsidR="001E4F84">
        <w:t>1978</w:t>
      </w:r>
      <w:r>
        <w:t xml:space="preserve"> to </w:t>
      </w:r>
      <w:r w:rsidR="001E4F84">
        <w:t>2013</w:t>
      </w:r>
      <w:r>
        <w:t xml:space="preserve"> the diagnostic techniques vary widely in method and sensitivity, preventing direct </w:t>
      </w:r>
      <w:r w:rsidR="00045EBF">
        <w:t>comparison</w:t>
      </w:r>
      <w:r>
        <w:t xml:space="preserve">. </w:t>
      </w:r>
    </w:p>
    <w:p w14:paraId="0F5C45F3" w14:textId="6909FDEC" w:rsidR="007521A2" w:rsidRPr="007521A2" w:rsidRDefault="00A861A3" w:rsidP="00404AD4">
      <w:pPr>
        <w:spacing w:line="480" w:lineRule="auto"/>
        <w:jc w:val="both"/>
      </w:pPr>
      <w:r>
        <w:t>Only one study completed a</w:t>
      </w:r>
      <w:r w:rsidR="007521A2" w:rsidRPr="00976F29">
        <w:t xml:space="preserve">ssessment of ReA by </w:t>
      </w:r>
      <w:r w:rsidR="00DE4BCA">
        <w:t xml:space="preserve">a </w:t>
      </w:r>
      <w:r w:rsidR="007521A2" w:rsidRPr="00976F29">
        <w:t xml:space="preserve">rheumatologist </w:t>
      </w:r>
      <w:r>
        <w:t xml:space="preserve">with </w:t>
      </w:r>
      <w:r w:rsidR="007521A2" w:rsidRPr="00976F29">
        <w:t>physical evaluation</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006F10FC">
        <w:t>.  Telephone assessment</w:t>
      </w:r>
      <w:r w:rsidR="006F10FC" w:rsidRPr="006F10FC">
        <w:t xml:space="preserve"> </w:t>
      </w:r>
      <w:r w:rsidR="006F10FC">
        <w:t>to define ReA, used in the study by Carter et al.</w:t>
      </w:r>
      <w:r w:rsidR="0065034F">
        <w:t xml:space="preserve"> </w:t>
      </w:r>
      <w:r w:rsidR="006F10FC">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fldChar w:fldCharType="separate"/>
      </w:r>
      <w:r w:rsidR="001F4D06">
        <w:rPr>
          <w:noProof/>
        </w:rPr>
        <w:t>[31]</w:t>
      </w:r>
      <w:r w:rsidR="006F10FC">
        <w:fldChar w:fldCharType="end"/>
      </w:r>
      <w:r w:rsidR="006F10FC">
        <w:t>,</w:t>
      </w:r>
      <w:r>
        <w:t xml:space="preserve"> could </w:t>
      </w:r>
      <w:r w:rsidR="00533BCE">
        <w:t>have introduced bias and limits comparability between the two studies.</w:t>
      </w:r>
      <w:r w:rsidR="007521A2" w:rsidRPr="00976F29">
        <w:t xml:space="preserve"> </w:t>
      </w:r>
      <w:r w:rsidR="00023C2D">
        <w:t>The final paper</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rsidR="007521A2" w:rsidRPr="00976F29">
        <w:t xml:space="preserve"> did not d</w:t>
      </w:r>
      <w:r w:rsidR="00533BCE">
        <w:t xml:space="preserve">iscuss how </w:t>
      </w:r>
      <w:r w:rsidR="00CE2EB0">
        <w:t>ReA was</w:t>
      </w:r>
      <w:r w:rsidR="00533BCE">
        <w:t xml:space="preserve"> assessed.</w:t>
      </w:r>
    </w:p>
    <w:p w14:paraId="61F433C6" w14:textId="2A772ECC" w:rsidR="007B6434" w:rsidRPr="007B6434" w:rsidRDefault="00BE2856" w:rsidP="00404AD4">
      <w:pPr>
        <w:spacing w:line="480" w:lineRule="auto"/>
        <w:jc w:val="both"/>
      </w:pPr>
      <w:r>
        <w:t>In the two studies that reported the number of participants followed-up, there was a high attrition rate</w:t>
      </w:r>
      <w:r w:rsidR="009E43B8">
        <w:t xml:space="preserve"> which </w:t>
      </w:r>
      <w:r>
        <w:t>it is likely to have introduced</w:t>
      </w:r>
      <w:r w:rsidR="009E43B8">
        <w:t xml:space="preserve"> bias</w:t>
      </w:r>
      <w:r w:rsidR="0065034F">
        <w:t xml:space="preserve"> </w:t>
      </w:r>
      <w:r w:rsidR="00075EE0">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DATA </w:instrText>
      </w:r>
      <w:r w:rsidR="001F4D06">
        <w:fldChar w:fldCharType="end"/>
      </w:r>
      <w:r w:rsidR="00075EE0">
        <w:fldChar w:fldCharType="separate"/>
      </w:r>
      <w:r w:rsidR="001F4D06">
        <w:rPr>
          <w:noProof/>
        </w:rPr>
        <w:t>[30, 31]</w:t>
      </w:r>
      <w:r w:rsidR="00075EE0">
        <w:fldChar w:fldCharType="end"/>
      </w:r>
      <w:r>
        <w:t xml:space="preserve">. </w:t>
      </w:r>
      <w:r w:rsidR="009E43B8">
        <w:t xml:space="preserve">Reliance on return of questionnaires by mail may have resulted </w:t>
      </w:r>
      <w:r w:rsidR="00F108ED">
        <w:t xml:space="preserve">in over-reporting of incidence. </w:t>
      </w:r>
      <w:r>
        <w:t>The article by Keat et al</w:t>
      </w:r>
      <w:r w:rsidR="001F5BC2">
        <w:t>.</w:t>
      </w:r>
      <w:r w:rsidR="00533BCE">
        <w:t xml:space="preserve"> especially lacked sufficient </w:t>
      </w:r>
      <w:r>
        <w:t xml:space="preserve">information </w:t>
      </w:r>
      <w:r w:rsidR="00895E06">
        <w:t>about</w:t>
      </w:r>
      <w:r>
        <w:t xml:space="preserve"> the methods, making it difficult to accurately assess many items on the risk of bias </w:t>
      </w:r>
      <w:r w:rsidR="00533BCE">
        <w:t>tool</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t>.</w:t>
      </w:r>
      <w:r w:rsidRPr="00BE2856">
        <w:t xml:space="preserve"> </w:t>
      </w:r>
    </w:p>
    <w:p w14:paraId="70730B1E" w14:textId="77777777" w:rsidR="00C22E2C" w:rsidRDefault="00C22E2C" w:rsidP="00404AD4">
      <w:pPr>
        <w:spacing w:line="480" w:lineRule="auto"/>
        <w:jc w:val="both"/>
        <w:rPr>
          <w:i/>
        </w:rPr>
      </w:pPr>
    </w:p>
    <w:p w14:paraId="087E7616" w14:textId="77777777" w:rsidR="009B6975" w:rsidRDefault="009B6975" w:rsidP="00404AD4">
      <w:pPr>
        <w:spacing w:line="480" w:lineRule="auto"/>
        <w:jc w:val="both"/>
        <w:outlineLvl w:val="0"/>
        <w:rPr>
          <w:i/>
        </w:rPr>
      </w:pPr>
      <w:r>
        <w:rPr>
          <w:i/>
        </w:rPr>
        <w:t xml:space="preserve">Outcome measure definition </w:t>
      </w:r>
    </w:p>
    <w:p w14:paraId="7684EAF4" w14:textId="1F890542" w:rsidR="009B6975" w:rsidRPr="001A6DBB" w:rsidRDefault="006F10FC" w:rsidP="00404AD4">
      <w:pPr>
        <w:spacing w:line="480" w:lineRule="auto"/>
        <w:jc w:val="both"/>
      </w:pPr>
      <w:r>
        <w:t xml:space="preserve">One study </w:t>
      </w:r>
      <w:r w:rsidR="009E43B8">
        <w:t xml:space="preserve">used </w:t>
      </w:r>
      <w:r w:rsidR="00A31A22">
        <w:t xml:space="preserve">an established </w:t>
      </w:r>
      <w:r w:rsidR="008D4A7B">
        <w:t xml:space="preserve">criteria </w:t>
      </w:r>
      <w:r w:rsidR="00A31A22">
        <w:t>for ReA</w:t>
      </w:r>
      <w:r w:rsidR="0065034F">
        <w:t xml:space="preserve"> </w:t>
      </w:r>
      <w:r>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fldChar w:fldCharType="separate"/>
      </w:r>
      <w:r w:rsidR="001F4D06">
        <w:rPr>
          <w:noProof/>
        </w:rPr>
        <w:t>[31]</w:t>
      </w:r>
      <w:r>
        <w:fldChar w:fldCharType="end"/>
      </w:r>
      <w:r w:rsidR="00A31A22">
        <w:t>, the</w:t>
      </w:r>
      <w:r w:rsidR="00A31A22" w:rsidRPr="008D4A7B">
        <w:t xml:space="preserve"> European Spondyl</w:t>
      </w:r>
      <w:r w:rsidR="00DE4BCA">
        <w:t>o</w:t>
      </w:r>
      <w:r w:rsidR="00A31A22" w:rsidRPr="008D4A7B">
        <w:t>arthropathy Study Group (ESSG) criteria</w:t>
      </w:r>
      <w:r w:rsidR="0065034F">
        <w:t xml:space="preserve"> </w:t>
      </w:r>
      <w:r w:rsidR="001D1D9B">
        <w:fldChar w:fldCharType="begin">
          <w:fldData xml:space="preserve">PEVuZE5vdGU+PENpdGU+PEF1dGhvcj5Eb3VnYWRvczwvQXV0aG9yPjxZZWFyPjE5OTE8L1llYXI+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</w:fldData>
        </w:fldChar>
      </w:r>
      <w:r w:rsidR="001F4D06">
        <w:instrText xml:space="preserve"> ADDIN EN.CITE </w:instrText>
      </w:r>
      <w:r w:rsidR="001F4D06">
        <w:fldChar w:fldCharType="begin">
          <w:fldData xml:space="preserve">PEVuZE5vdGU+PENpdGU+PEF1dGhvcj5Eb3VnYWRvczwvQXV0aG9yPjxZZWFyPjE5OTE8L1llYXI+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</w:fldData>
        </w:fldChar>
      </w:r>
      <w:r w:rsidR="001F4D06">
        <w:instrText xml:space="preserve"> ADDIN EN.CITE.DATA </w:instrText>
      </w:r>
      <w:r w:rsidR="001F4D06">
        <w:fldChar w:fldCharType="end"/>
      </w:r>
      <w:r w:rsidR="001D1D9B">
        <w:fldChar w:fldCharType="separate"/>
      </w:r>
      <w:r w:rsidR="001F4D06">
        <w:rPr>
          <w:noProof/>
        </w:rPr>
        <w:t>[33]</w:t>
      </w:r>
      <w:r w:rsidR="001D1D9B">
        <w:fldChar w:fldCharType="end"/>
      </w:r>
      <w:r w:rsidR="008D4A7B">
        <w:t xml:space="preserve">. </w:t>
      </w:r>
      <w:r w:rsidR="009E43B8">
        <w:t>Plain</w:t>
      </w:r>
      <w:r w:rsidR="0093702B" w:rsidRPr="0093702B">
        <w:t xml:space="preserve"> radio</w:t>
      </w:r>
      <w:r w:rsidR="0093702B">
        <w:t>graphs of the sacroiliac joints</w:t>
      </w:r>
      <w:r w:rsidR="009E43B8">
        <w:t xml:space="preserve"> (one ESSG criterion) was omitted as</w:t>
      </w:r>
      <w:r w:rsidR="0093702B">
        <w:t xml:space="preserve"> the evaluation </w:t>
      </w:r>
      <w:r w:rsidR="009E43B8">
        <w:t xml:space="preserve">was by </w:t>
      </w:r>
      <w:r w:rsidR="0093702B">
        <w:t>telephone.</w:t>
      </w:r>
      <w:r w:rsidR="00082E51">
        <w:t xml:space="preserve"> </w:t>
      </w:r>
      <w:r w:rsidR="00533BCE">
        <w:t>T</w:t>
      </w:r>
      <w:r w:rsidR="00533BCE" w:rsidRPr="00533BCE">
        <w:t xml:space="preserve">wo patients </w:t>
      </w:r>
      <w:r w:rsidR="009E43B8">
        <w:t xml:space="preserve">were classified </w:t>
      </w:r>
      <w:r w:rsidR="00533BCE" w:rsidRPr="00533BCE">
        <w:t xml:space="preserve">as ReA cases despite not fully meeting the classification criteria. </w:t>
      </w:r>
      <w:r w:rsidR="009E43B8">
        <w:t xml:space="preserve">The other two studies did not use </w:t>
      </w:r>
      <w:r w:rsidR="00082E51" w:rsidRPr="00533BCE">
        <w:t>any classification criteria, Rich et al</w:t>
      </w:r>
      <w:r w:rsidR="001F5BC2" w:rsidRPr="00533BCE">
        <w:t>.</w:t>
      </w:r>
      <w:r w:rsidR="00082E51" w:rsidRPr="00533BCE">
        <w:t xml:space="preserve"> </w:t>
      </w:r>
      <w:r w:rsidR="00533BCE" w:rsidRPr="00533BCE">
        <w:t xml:space="preserve">listed ReA features </w:t>
      </w:r>
      <w:r w:rsidR="009E43B8">
        <w:t>assessed by r</w:t>
      </w:r>
      <w:r w:rsidR="00533BCE" w:rsidRPr="00533BCE">
        <w:t>heumatologists</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00533BCE" w:rsidRPr="00533BCE">
        <w:t xml:space="preserve">, </w:t>
      </w:r>
      <w:r w:rsidR="00533BCE">
        <w:t>and</w:t>
      </w:r>
      <w:r w:rsidR="00533BCE" w:rsidRPr="00533BCE">
        <w:t xml:space="preserve"> </w:t>
      </w:r>
      <w:r w:rsidR="00082E51" w:rsidRPr="00533BCE">
        <w:t>Keat et al</w:t>
      </w:r>
      <w:r w:rsidR="001F5BC2" w:rsidRPr="00533BCE">
        <w:t>.</w:t>
      </w:r>
      <w:r w:rsidR="00082E51" w:rsidRPr="00533BCE">
        <w:t xml:space="preserve"> gave a brief definition of SARA</w:t>
      </w:r>
      <w:r w:rsidR="00533BCE" w:rsidRPr="00533BCE">
        <w:t xml:space="preserve"> in the introduction</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rsidR="00082E51" w:rsidRPr="00533BCE">
        <w:t>.</w:t>
      </w:r>
    </w:p>
    <w:p w14:paraId="64367EFC" w14:textId="77777777" w:rsidR="00533BCE" w:rsidRDefault="00533BCE" w:rsidP="00404AD4">
      <w:pPr>
        <w:spacing w:line="480" w:lineRule="auto"/>
        <w:jc w:val="both"/>
        <w:rPr>
          <w:i/>
        </w:rPr>
      </w:pPr>
    </w:p>
    <w:p w14:paraId="19B27C91" w14:textId="77777777" w:rsidR="00494AE1" w:rsidRDefault="00494AE1" w:rsidP="00404AD4">
      <w:pPr>
        <w:spacing w:line="480" w:lineRule="auto"/>
        <w:jc w:val="both"/>
        <w:outlineLvl w:val="0"/>
      </w:pPr>
      <w:r w:rsidRPr="00494AE1">
        <w:rPr>
          <w:i/>
        </w:rPr>
        <w:t>ReA</w:t>
      </w:r>
      <w:r w:rsidR="00E72AE3" w:rsidRPr="00494AE1">
        <w:rPr>
          <w:i/>
        </w:rPr>
        <w:t xml:space="preserve"> </w:t>
      </w:r>
      <w:r w:rsidRPr="00494AE1">
        <w:rPr>
          <w:i/>
        </w:rPr>
        <w:t>incidence</w:t>
      </w:r>
      <w:r>
        <w:rPr>
          <w:i/>
        </w:rPr>
        <w:t xml:space="preserve"> rate</w:t>
      </w:r>
    </w:p>
    <w:p w14:paraId="6F61732E" w14:textId="77777777" w:rsidR="00F440AD" w:rsidRDefault="00494AE1" w:rsidP="00404AD4">
      <w:pPr>
        <w:spacing w:line="480" w:lineRule="auto"/>
        <w:jc w:val="both"/>
      </w:pPr>
      <w:r>
        <w:t>A</w:t>
      </w:r>
      <w:r w:rsidR="004F21A4">
        <w:t xml:space="preserve"> meta</w:t>
      </w:r>
      <w:r w:rsidR="00437DF9">
        <w:t>-</w:t>
      </w:r>
      <w:r w:rsidR="004F21A4">
        <w:t xml:space="preserve">analysis was </w:t>
      </w:r>
      <w:r w:rsidR="008A538E">
        <w:t xml:space="preserve">not possible </w:t>
      </w:r>
      <w:r w:rsidR="00F440AD">
        <w:t xml:space="preserve">due to the small number of relevant studies, heterogeneity of methodology between studies, medium to high risk of bias, and the </w:t>
      </w:r>
      <w:r w:rsidR="00F440AD" w:rsidRPr="00051131">
        <w:t>differing ReA diagnostic criteria</w:t>
      </w:r>
      <w:r w:rsidR="00F440AD">
        <w:t xml:space="preserve"> </w:t>
      </w:r>
      <w:r w:rsidR="008A538E">
        <w:t>used</w:t>
      </w:r>
      <w:r w:rsidR="00F440AD">
        <w:t>. A narrative summary of results is presented.</w:t>
      </w:r>
    </w:p>
    <w:p w14:paraId="2B19F851" w14:textId="5CE37EC5" w:rsidR="00D96889" w:rsidRDefault="00B9762F" w:rsidP="00404AD4">
      <w:pPr>
        <w:spacing w:line="480" w:lineRule="auto"/>
        <w:jc w:val="both"/>
      </w:pPr>
      <w:r>
        <w:t>Rich</w:t>
      </w:r>
      <w:r w:rsidR="00494AE1">
        <w:t xml:space="preserve"> et al</w:t>
      </w:r>
      <w:r w:rsidR="001F5BC2">
        <w:t>.</w:t>
      </w:r>
      <w:r w:rsidR="00494AE1">
        <w:t xml:space="preserve"> reported that n</w:t>
      </w:r>
      <w:r w:rsidRPr="00B9762F">
        <w:t>ine of 217 patients (4.1%) had objective ReA features</w:t>
      </w:r>
      <w:r w:rsidR="00494AE1">
        <w:t xml:space="preserve"> as assessed by a rheumatologist</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Pr="00B9762F">
        <w:t>.</w:t>
      </w:r>
      <w:r w:rsidR="00494AE1">
        <w:t xml:space="preserve"> </w:t>
      </w:r>
      <w:r>
        <w:t>Carter</w:t>
      </w:r>
      <w:r w:rsidR="00494AE1">
        <w:t xml:space="preserve"> et al</w:t>
      </w:r>
      <w:r w:rsidR="001F5BC2">
        <w:t>.</w:t>
      </w:r>
      <w:r w:rsidR="00494AE1">
        <w:t xml:space="preserve"> reported an incidence rate almost double that of Rich</w:t>
      </w:r>
      <w:r w:rsidR="00075EE0">
        <w:t xml:space="preserve"> et al.</w:t>
      </w:r>
      <w:r w:rsidR="00494AE1">
        <w:t xml:space="preserve">, with 12 out of 149 (8.1%) </w:t>
      </w:r>
      <w:r>
        <w:t xml:space="preserve">participants </w:t>
      </w:r>
      <w:r w:rsidR="00494AE1">
        <w:t>having</w:t>
      </w:r>
      <w:r>
        <w:t xml:space="preserve"> symptoms consistent with reactive arthritis</w:t>
      </w:r>
      <w:r w:rsidR="0065034F">
        <w:t xml:space="preserve"> </w:t>
      </w:r>
      <w:r w:rsidR="006F10FC">
        <w:fldChar w:fldCharType="begin"/>
      </w:r>
      <w:r w:rsidR="001F4D06">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fldChar w:fldCharType="separate"/>
      </w:r>
      <w:r w:rsidR="001F4D06">
        <w:rPr>
          <w:noProof/>
        </w:rPr>
        <w:t>[31]</w:t>
      </w:r>
      <w:r w:rsidR="006F10FC">
        <w:fldChar w:fldCharType="end"/>
      </w:r>
      <w:r>
        <w:t xml:space="preserve">. Ten of these 12 participants met the ESSG diagnostic criteria for spondyloarthritis; the 2 subjects that did not </w:t>
      </w:r>
      <w:r w:rsidR="00410BC5">
        <w:t>fulfil</w:t>
      </w:r>
      <w:r>
        <w:t xml:space="preserve"> these cri</w:t>
      </w:r>
      <w:r w:rsidR="00895E06">
        <w:t xml:space="preserve">teria were judged to have </w:t>
      </w:r>
      <w:r w:rsidR="006B5331">
        <w:t xml:space="preserve">ReA </w:t>
      </w:r>
      <w:r>
        <w:t>based on expert opinion.</w:t>
      </w:r>
      <w:r w:rsidR="00494AE1">
        <w:t xml:space="preserve"> </w:t>
      </w:r>
      <w:r w:rsidR="006503F5" w:rsidRPr="006503F5">
        <w:t>The ratio of female-to-male cases was about 1:1 in both of these mixed sex studies.</w:t>
      </w:r>
      <w:r w:rsidR="001035EE">
        <w:t xml:space="preserve"> </w:t>
      </w:r>
      <w:r w:rsidR="00F440AD">
        <w:t>Keat et al. reported that 16 patients developed ReA from the 531 stud</w:t>
      </w:r>
      <w:r w:rsidR="003D68FE">
        <w:t>ied, giving an incidence of 3%</w:t>
      </w:r>
      <w:r w:rsidR="0065034F">
        <w:t xml:space="preserve"> </w:t>
      </w:r>
      <w:r w:rsidR="00023C2D">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23C2D">
        <w:fldChar w:fldCharType="separate"/>
      </w:r>
      <w:r w:rsidR="001F4D06">
        <w:rPr>
          <w:noProof/>
        </w:rPr>
        <w:t>[29]</w:t>
      </w:r>
      <w:r w:rsidR="00023C2D">
        <w:fldChar w:fldCharType="end"/>
      </w:r>
      <w:r w:rsidR="003D68FE">
        <w:t>.</w:t>
      </w:r>
    </w:p>
    <w:p w14:paraId="1E57F5CC" w14:textId="77777777" w:rsidR="00D96889" w:rsidRDefault="00D96889" w:rsidP="006C2235"/>
    <w:p w14:paraId="48025DCC" w14:textId="77777777" w:rsidR="00CE2EB0" w:rsidRDefault="00CE2EB0" w:rsidP="006C2235">
      <w:pPr>
        <w:rPr>
          <w:b/>
        </w:rPr>
      </w:pPr>
    </w:p>
    <w:p w14:paraId="1DD53CF8" w14:textId="4D42921F" w:rsidR="0057776C" w:rsidRPr="00E52887" w:rsidRDefault="0057776C" w:rsidP="006C2235">
      <w:pPr>
        <w:rPr>
          <w:b/>
        </w:rPr>
      </w:pPr>
    </w:p>
    <w:p w14:paraId="1890B21D" w14:textId="77777777" w:rsidR="00E7680A" w:rsidRPr="00635B9C" w:rsidRDefault="00E7680A" w:rsidP="00635B9C">
      <w:pPr>
        <w:jc w:val="center"/>
      </w:pPr>
    </w:p>
    <w:p w14:paraId="020DC8F9" w14:textId="77777777" w:rsidR="006503F5" w:rsidRDefault="006503F5" w:rsidP="006C2235">
      <w:pPr>
        <w:rPr>
          <w:b/>
        </w:rPr>
      </w:pPr>
    </w:p>
    <w:p w14:paraId="68CC5291" w14:textId="77777777" w:rsidR="006A4E4A" w:rsidRDefault="006A4E4A" w:rsidP="006C2235">
      <w:pPr>
        <w:rPr>
          <w:b/>
        </w:rPr>
        <w:sectPr w:rsidR="006A4E4A" w:rsidSect="002E41C2">
          <w:footerReference w:type="default" r:id="rId10"/>
          <w:pgSz w:w="11906" w:h="16838"/>
          <w:pgMar w:top="1440" w:right="1440" w:bottom="1440" w:left="1440" w:header="708" w:footer="708" w:gutter="0"/>
          <w:cols w:space="708"/>
          <w:docGrid w:linePitch="360"/>
        </w:sectPr>
      </w:pPr>
    </w:p>
    <w:p w14:paraId="01887BF7" w14:textId="6634B72F" w:rsidR="00A07EC0" w:rsidRPr="00A07EC0" w:rsidRDefault="00A527CD" w:rsidP="00B16E09">
      <w:pPr>
        <w:outlineLvl w:val="0"/>
        <w:rPr>
          <w:b/>
        </w:rPr>
      </w:pPr>
      <w:r>
        <w:rPr>
          <w:b/>
        </w:rPr>
        <w:lastRenderedPageBreak/>
        <w:t>Table 1</w:t>
      </w:r>
      <w:r w:rsidR="00A07EC0">
        <w:rPr>
          <w:b/>
        </w:rPr>
        <w:t xml:space="preserve"> </w:t>
      </w:r>
      <w:r w:rsidR="00A07EC0" w:rsidRPr="00A527CD">
        <w:t>Charac</w:t>
      </w:r>
      <w:r w:rsidR="004E62D2" w:rsidRPr="00A527CD">
        <w:t>teristics of included studies</w:t>
      </w:r>
    </w:p>
    <w:tbl>
      <w:tblPr>
        <w:tblStyle w:val="TableGrid"/>
        <w:tblW w:w="14034" w:type="dxa"/>
        <w:tblInd w:w="-5" w:type="dxa"/>
        <w:tblLayout w:type="fixed"/>
        <w:tblLook w:val="04A0" w:firstRow="1" w:lastRow="0" w:firstColumn="1" w:lastColumn="0" w:noHBand="0" w:noVBand="1"/>
      </w:tblPr>
      <w:tblGrid>
        <w:gridCol w:w="1134"/>
        <w:gridCol w:w="1276"/>
        <w:gridCol w:w="992"/>
        <w:gridCol w:w="1276"/>
        <w:gridCol w:w="1276"/>
        <w:gridCol w:w="1701"/>
        <w:gridCol w:w="1417"/>
        <w:gridCol w:w="2268"/>
        <w:gridCol w:w="1134"/>
        <w:gridCol w:w="1560"/>
      </w:tblGrid>
      <w:tr w:rsidR="00925C4A" w:rsidRPr="00B63657" w14:paraId="591A5AFB" w14:textId="77777777" w:rsidTr="00925C4A">
        <w:trPr>
          <w:trHeight w:val="630"/>
        </w:trPr>
        <w:tc>
          <w:tcPr>
            <w:tcW w:w="1134" w:type="dxa"/>
            <w:noWrap/>
            <w:hideMark/>
          </w:tcPr>
          <w:p w14:paraId="6C086CCC" w14:textId="77777777" w:rsidR="00C21485" w:rsidRPr="00B63657" w:rsidRDefault="00C21485">
            <w:pPr>
              <w:rPr>
                <w:b/>
                <w:bCs/>
                <w:sz w:val="20"/>
              </w:rPr>
            </w:pPr>
            <w:r w:rsidRPr="00B63657">
              <w:rPr>
                <w:b/>
                <w:bCs/>
                <w:sz w:val="20"/>
              </w:rPr>
              <w:t>First author</w:t>
            </w:r>
          </w:p>
        </w:tc>
        <w:tc>
          <w:tcPr>
            <w:tcW w:w="1276" w:type="dxa"/>
            <w:noWrap/>
            <w:hideMark/>
          </w:tcPr>
          <w:p w14:paraId="1A42C58D" w14:textId="77777777" w:rsidR="00C21485" w:rsidRPr="00B63657" w:rsidRDefault="00C21485">
            <w:pPr>
              <w:rPr>
                <w:b/>
                <w:bCs/>
                <w:sz w:val="20"/>
              </w:rPr>
            </w:pPr>
            <w:r w:rsidRPr="00B63657">
              <w:rPr>
                <w:b/>
                <w:bCs/>
                <w:sz w:val="20"/>
              </w:rPr>
              <w:t>Year of publication</w:t>
            </w:r>
          </w:p>
        </w:tc>
        <w:tc>
          <w:tcPr>
            <w:tcW w:w="992" w:type="dxa"/>
            <w:hideMark/>
          </w:tcPr>
          <w:p w14:paraId="0EA15F68" w14:textId="77777777" w:rsidR="00C21485" w:rsidRPr="00B63657" w:rsidRDefault="00C21485">
            <w:pPr>
              <w:rPr>
                <w:b/>
                <w:bCs/>
                <w:sz w:val="20"/>
              </w:rPr>
            </w:pPr>
            <w:r w:rsidRPr="00B63657">
              <w:rPr>
                <w:b/>
                <w:bCs/>
                <w:sz w:val="20"/>
              </w:rPr>
              <w:t>Study location</w:t>
            </w:r>
          </w:p>
        </w:tc>
        <w:tc>
          <w:tcPr>
            <w:tcW w:w="1276" w:type="dxa"/>
            <w:hideMark/>
          </w:tcPr>
          <w:p w14:paraId="5FD5E090" w14:textId="77777777" w:rsidR="00C21485" w:rsidRPr="00B63657" w:rsidRDefault="00C21485">
            <w:pPr>
              <w:rPr>
                <w:b/>
                <w:bCs/>
                <w:sz w:val="20"/>
              </w:rPr>
            </w:pPr>
            <w:r w:rsidRPr="00B63657">
              <w:rPr>
                <w:b/>
                <w:bCs/>
                <w:sz w:val="20"/>
              </w:rPr>
              <w:t>Type of study</w:t>
            </w:r>
          </w:p>
        </w:tc>
        <w:tc>
          <w:tcPr>
            <w:tcW w:w="1276" w:type="dxa"/>
            <w:hideMark/>
          </w:tcPr>
          <w:p w14:paraId="2B14CE9A" w14:textId="77777777" w:rsidR="00C21485" w:rsidRPr="00B63657" w:rsidRDefault="00C21485">
            <w:pPr>
              <w:rPr>
                <w:b/>
                <w:bCs/>
                <w:sz w:val="20"/>
              </w:rPr>
            </w:pPr>
            <w:r w:rsidRPr="00B63657">
              <w:rPr>
                <w:b/>
                <w:bCs/>
                <w:sz w:val="20"/>
              </w:rPr>
              <w:t>Study size</w:t>
            </w:r>
          </w:p>
        </w:tc>
        <w:tc>
          <w:tcPr>
            <w:tcW w:w="1701" w:type="dxa"/>
            <w:hideMark/>
          </w:tcPr>
          <w:p w14:paraId="5846BF10" w14:textId="77777777" w:rsidR="00C21485" w:rsidRPr="00B63657" w:rsidRDefault="00C21485">
            <w:pPr>
              <w:rPr>
                <w:b/>
                <w:bCs/>
                <w:sz w:val="20"/>
              </w:rPr>
            </w:pPr>
            <w:r w:rsidRPr="00B63657">
              <w:rPr>
                <w:b/>
                <w:bCs/>
                <w:sz w:val="20"/>
              </w:rPr>
              <w:t>Study population</w:t>
            </w:r>
          </w:p>
        </w:tc>
        <w:tc>
          <w:tcPr>
            <w:tcW w:w="1417" w:type="dxa"/>
            <w:hideMark/>
          </w:tcPr>
          <w:p w14:paraId="2D1CAFD7" w14:textId="77777777" w:rsidR="00C21485" w:rsidRPr="00B63657" w:rsidRDefault="00C21485">
            <w:pPr>
              <w:rPr>
                <w:b/>
                <w:bCs/>
                <w:sz w:val="20"/>
              </w:rPr>
            </w:pPr>
            <w:r w:rsidRPr="00B63657">
              <w:rPr>
                <w:b/>
                <w:bCs/>
                <w:sz w:val="20"/>
              </w:rPr>
              <w:t>Primary exposure(s)</w:t>
            </w:r>
            <w:r w:rsidRPr="00B63657">
              <w:rPr>
                <w:sz w:val="20"/>
              </w:rPr>
              <w:t xml:space="preserve"> (Infection)</w:t>
            </w:r>
          </w:p>
        </w:tc>
        <w:tc>
          <w:tcPr>
            <w:tcW w:w="2268" w:type="dxa"/>
            <w:hideMark/>
          </w:tcPr>
          <w:p w14:paraId="40929B94" w14:textId="77777777" w:rsidR="00C21485" w:rsidRPr="00B63657" w:rsidRDefault="00C21485">
            <w:pPr>
              <w:rPr>
                <w:b/>
                <w:bCs/>
                <w:sz w:val="20"/>
              </w:rPr>
            </w:pPr>
            <w:r w:rsidRPr="00B63657">
              <w:rPr>
                <w:b/>
                <w:bCs/>
                <w:sz w:val="20"/>
              </w:rPr>
              <w:t>Infection diagnosis</w:t>
            </w:r>
          </w:p>
        </w:tc>
        <w:tc>
          <w:tcPr>
            <w:tcW w:w="1134" w:type="dxa"/>
            <w:noWrap/>
            <w:hideMark/>
          </w:tcPr>
          <w:p w14:paraId="536759C0" w14:textId="77777777" w:rsidR="00C21485" w:rsidRPr="00B63657" w:rsidRDefault="00C21485">
            <w:pPr>
              <w:rPr>
                <w:b/>
                <w:bCs/>
                <w:sz w:val="20"/>
              </w:rPr>
            </w:pPr>
            <w:r w:rsidRPr="00B63657">
              <w:rPr>
                <w:b/>
                <w:bCs/>
                <w:sz w:val="20"/>
              </w:rPr>
              <w:t>Incidence of ReA</w:t>
            </w:r>
          </w:p>
        </w:tc>
        <w:tc>
          <w:tcPr>
            <w:tcW w:w="1560" w:type="dxa"/>
          </w:tcPr>
          <w:p w14:paraId="3EEB048D" w14:textId="77777777" w:rsidR="00C21485" w:rsidRPr="00B63657" w:rsidRDefault="00C21485">
            <w:pPr>
              <w:rPr>
                <w:b/>
                <w:bCs/>
                <w:sz w:val="20"/>
              </w:rPr>
            </w:pPr>
            <w:r>
              <w:rPr>
                <w:b/>
                <w:bCs/>
                <w:sz w:val="20"/>
              </w:rPr>
              <w:t>Proportion of ReA cases with asymptomatic infection</w:t>
            </w:r>
          </w:p>
        </w:tc>
      </w:tr>
      <w:tr w:rsidR="00925C4A" w:rsidRPr="00B63657" w14:paraId="282B15DB" w14:textId="77777777" w:rsidTr="00925C4A">
        <w:trPr>
          <w:trHeight w:val="1169"/>
        </w:trPr>
        <w:tc>
          <w:tcPr>
            <w:tcW w:w="1134" w:type="dxa"/>
            <w:noWrap/>
            <w:hideMark/>
          </w:tcPr>
          <w:p w14:paraId="63212D24" w14:textId="35BBCDB2" w:rsidR="00C21485" w:rsidRPr="00B63657" w:rsidRDefault="00C21485" w:rsidP="001F4D06">
            <w:pPr>
              <w:rPr>
                <w:sz w:val="20"/>
              </w:rPr>
            </w:pPr>
            <w:r w:rsidRPr="00B63657">
              <w:rPr>
                <w:sz w:val="20"/>
              </w:rPr>
              <w:t>Carter</w:t>
            </w:r>
            <w:r w:rsidR="0065034F">
              <w:rPr>
                <w:sz w:val="20"/>
              </w:rPr>
              <w:t xml:space="preserve"> </w:t>
            </w:r>
            <w:r w:rsidR="006F10FC">
              <w:rPr>
                <w:sz w:val="20"/>
              </w:rPr>
              <w:fldChar w:fldCharType="begin"/>
            </w:r>
            <w:r w:rsidR="001F4D06">
              <w:rPr>
                <w:sz w:val="20"/>
              </w:rPr>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rPr>
                <w:sz w:val="20"/>
              </w:rPr>
              <w:fldChar w:fldCharType="separate"/>
            </w:r>
            <w:r w:rsidR="001F4D06">
              <w:rPr>
                <w:noProof/>
                <w:sz w:val="20"/>
              </w:rPr>
              <w:t>[31]</w:t>
            </w:r>
            <w:r w:rsidR="006F10FC">
              <w:rPr>
                <w:sz w:val="20"/>
              </w:rPr>
              <w:fldChar w:fldCharType="end"/>
            </w:r>
          </w:p>
        </w:tc>
        <w:tc>
          <w:tcPr>
            <w:tcW w:w="1276" w:type="dxa"/>
            <w:noWrap/>
            <w:hideMark/>
          </w:tcPr>
          <w:p w14:paraId="0ACDB5BE" w14:textId="77777777" w:rsidR="00C21485" w:rsidRPr="00B63657" w:rsidRDefault="00C21485">
            <w:pPr>
              <w:rPr>
                <w:sz w:val="20"/>
              </w:rPr>
            </w:pPr>
            <w:r w:rsidRPr="00B63657">
              <w:rPr>
                <w:sz w:val="20"/>
              </w:rPr>
              <w:t>2013</w:t>
            </w:r>
          </w:p>
        </w:tc>
        <w:tc>
          <w:tcPr>
            <w:tcW w:w="992" w:type="dxa"/>
            <w:hideMark/>
          </w:tcPr>
          <w:p w14:paraId="10C1F093" w14:textId="2829E598" w:rsidR="00C21485" w:rsidRPr="00B63657" w:rsidRDefault="00895E06">
            <w:pPr>
              <w:rPr>
                <w:sz w:val="20"/>
              </w:rPr>
            </w:pPr>
            <w:r>
              <w:rPr>
                <w:sz w:val="20"/>
              </w:rPr>
              <w:t xml:space="preserve">Florida, </w:t>
            </w:r>
            <w:r w:rsidR="00C21485" w:rsidRPr="00B63657">
              <w:rPr>
                <w:sz w:val="20"/>
              </w:rPr>
              <w:t>USA</w:t>
            </w:r>
          </w:p>
        </w:tc>
        <w:tc>
          <w:tcPr>
            <w:tcW w:w="1276" w:type="dxa"/>
            <w:hideMark/>
          </w:tcPr>
          <w:p w14:paraId="7B36F3DE" w14:textId="77777777" w:rsidR="00C21485" w:rsidRPr="00B63657" w:rsidRDefault="00C21485" w:rsidP="00410BC5">
            <w:pPr>
              <w:rPr>
                <w:sz w:val="20"/>
              </w:rPr>
            </w:pPr>
            <w:r w:rsidRPr="00B63657">
              <w:rPr>
                <w:sz w:val="20"/>
              </w:rPr>
              <w:t xml:space="preserve">Prospective </w:t>
            </w:r>
          </w:p>
        </w:tc>
        <w:tc>
          <w:tcPr>
            <w:tcW w:w="1276" w:type="dxa"/>
            <w:hideMark/>
          </w:tcPr>
          <w:p w14:paraId="06367BE5" w14:textId="77777777" w:rsidR="00C21485" w:rsidRPr="00B63657" w:rsidRDefault="00C21485" w:rsidP="00B63657">
            <w:pPr>
              <w:rPr>
                <w:sz w:val="20"/>
              </w:rPr>
            </w:pPr>
            <w:r>
              <w:rPr>
                <w:sz w:val="20"/>
              </w:rPr>
              <w:t>149 (from 365 enrolled)</w:t>
            </w:r>
          </w:p>
        </w:tc>
        <w:tc>
          <w:tcPr>
            <w:tcW w:w="1701" w:type="dxa"/>
            <w:hideMark/>
          </w:tcPr>
          <w:p w14:paraId="733BB790" w14:textId="77777777" w:rsidR="00C21485" w:rsidRPr="00B63657" w:rsidRDefault="00C21485" w:rsidP="00410BC5">
            <w:pPr>
              <w:rPr>
                <w:sz w:val="20"/>
              </w:rPr>
            </w:pPr>
            <w:r>
              <w:rPr>
                <w:sz w:val="20"/>
              </w:rPr>
              <w:t>Adults</w:t>
            </w:r>
            <w:r w:rsidRPr="00B63657">
              <w:rPr>
                <w:sz w:val="20"/>
              </w:rPr>
              <w:t xml:space="preserve"> attending communicable disease clinic test</w:t>
            </w:r>
            <w:r>
              <w:rPr>
                <w:sz w:val="20"/>
              </w:rPr>
              <w:t>ing</w:t>
            </w:r>
            <w:r w:rsidRPr="00B63657">
              <w:rPr>
                <w:sz w:val="20"/>
              </w:rPr>
              <w:t xml:space="preserve"> positive for </w:t>
            </w:r>
            <w:r w:rsidRPr="002B76A5">
              <w:rPr>
                <w:i/>
                <w:sz w:val="20"/>
              </w:rPr>
              <w:t>Chlamydia trachomatis</w:t>
            </w:r>
          </w:p>
        </w:tc>
        <w:tc>
          <w:tcPr>
            <w:tcW w:w="1417" w:type="dxa"/>
            <w:hideMark/>
          </w:tcPr>
          <w:p w14:paraId="54FDF211" w14:textId="77777777" w:rsidR="00C21485" w:rsidRPr="002B76A5" w:rsidRDefault="00C21485">
            <w:pPr>
              <w:rPr>
                <w:i/>
                <w:sz w:val="20"/>
              </w:rPr>
            </w:pPr>
            <w:r w:rsidRPr="002B76A5">
              <w:rPr>
                <w:i/>
                <w:sz w:val="20"/>
              </w:rPr>
              <w:t>Chlamydia trachomatis</w:t>
            </w:r>
          </w:p>
        </w:tc>
        <w:tc>
          <w:tcPr>
            <w:tcW w:w="2268" w:type="dxa"/>
            <w:hideMark/>
          </w:tcPr>
          <w:p w14:paraId="2D3C5F9A" w14:textId="77777777" w:rsidR="00C21485" w:rsidRPr="00B63657" w:rsidRDefault="00C21485">
            <w:pPr>
              <w:rPr>
                <w:sz w:val="20"/>
              </w:rPr>
            </w:pPr>
            <w:r w:rsidRPr="00B63657">
              <w:rPr>
                <w:sz w:val="20"/>
              </w:rPr>
              <w:t>Laboratory diagnosis by g</w:t>
            </w:r>
            <w:r>
              <w:rPr>
                <w:sz w:val="20"/>
              </w:rPr>
              <w:t>ram stain, cell culture or NAAT</w:t>
            </w:r>
          </w:p>
        </w:tc>
        <w:tc>
          <w:tcPr>
            <w:tcW w:w="1134" w:type="dxa"/>
            <w:hideMark/>
          </w:tcPr>
          <w:p w14:paraId="002C603B" w14:textId="77777777" w:rsidR="00C21485" w:rsidRPr="00B63657" w:rsidRDefault="00C21485" w:rsidP="00B1192D">
            <w:pPr>
              <w:rPr>
                <w:sz w:val="20"/>
              </w:rPr>
            </w:pPr>
            <w:r w:rsidRPr="00B63657">
              <w:rPr>
                <w:sz w:val="20"/>
              </w:rPr>
              <w:t xml:space="preserve">12/149 (8.1%)                              </w:t>
            </w:r>
          </w:p>
        </w:tc>
        <w:tc>
          <w:tcPr>
            <w:tcW w:w="1560" w:type="dxa"/>
          </w:tcPr>
          <w:p w14:paraId="41745D46" w14:textId="77777777" w:rsidR="00C21485" w:rsidRPr="00B63657" w:rsidRDefault="00DF08D4" w:rsidP="00B1192D">
            <w:pPr>
              <w:rPr>
                <w:sz w:val="20"/>
              </w:rPr>
            </w:pPr>
            <w:r>
              <w:rPr>
                <w:sz w:val="20"/>
              </w:rPr>
              <w:t>8/12 (66.7%)</w:t>
            </w:r>
          </w:p>
        </w:tc>
      </w:tr>
      <w:tr w:rsidR="00925C4A" w:rsidRPr="00B63657" w14:paraId="37462667" w14:textId="77777777" w:rsidTr="00925C4A">
        <w:trPr>
          <w:trHeight w:val="2120"/>
        </w:trPr>
        <w:tc>
          <w:tcPr>
            <w:tcW w:w="1134" w:type="dxa"/>
            <w:noWrap/>
            <w:hideMark/>
          </w:tcPr>
          <w:p w14:paraId="17F2491B" w14:textId="00BB4231" w:rsidR="00C21485" w:rsidRPr="00B63657" w:rsidRDefault="00C21485" w:rsidP="001F4D06">
            <w:pPr>
              <w:rPr>
                <w:sz w:val="20"/>
              </w:rPr>
            </w:pPr>
            <w:r w:rsidRPr="00B63657">
              <w:rPr>
                <w:sz w:val="20"/>
              </w:rPr>
              <w:t>Rich</w:t>
            </w:r>
            <w:r w:rsidR="0065034F">
              <w:rPr>
                <w:sz w:val="20"/>
              </w:rPr>
              <w:t xml:space="preserve"> </w:t>
            </w:r>
            <w:r w:rsidR="00075EE0">
              <w:rPr>
                <w:sz w:val="20"/>
              </w:rPr>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rPr>
                <w:sz w:val="20"/>
              </w:rPr>
              <w:instrText xml:space="preserve"> ADDIN EN.CITE </w:instrText>
            </w:r>
            <w:r w:rsidR="001F4D06">
              <w:rPr>
                <w:sz w:val="20"/>
              </w:rPr>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rPr>
                <w:sz w:val="20"/>
              </w:rPr>
              <w:instrText xml:space="preserve"> ADDIN EN.CITE.DATA </w:instrText>
            </w:r>
            <w:r w:rsidR="001F4D06">
              <w:rPr>
                <w:sz w:val="20"/>
              </w:rPr>
            </w:r>
            <w:r w:rsidR="001F4D06">
              <w:rPr>
                <w:sz w:val="20"/>
              </w:rPr>
              <w:fldChar w:fldCharType="end"/>
            </w:r>
            <w:r w:rsidR="00075EE0">
              <w:rPr>
                <w:sz w:val="20"/>
              </w:rPr>
            </w:r>
            <w:r w:rsidR="00075EE0">
              <w:rPr>
                <w:sz w:val="20"/>
              </w:rPr>
              <w:fldChar w:fldCharType="separate"/>
            </w:r>
            <w:r w:rsidR="001F4D06">
              <w:rPr>
                <w:noProof/>
                <w:sz w:val="20"/>
              </w:rPr>
              <w:t>[30]</w:t>
            </w:r>
            <w:r w:rsidR="00075EE0">
              <w:rPr>
                <w:sz w:val="20"/>
              </w:rPr>
              <w:fldChar w:fldCharType="end"/>
            </w:r>
          </w:p>
        </w:tc>
        <w:tc>
          <w:tcPr>
            <w:tcW w:w="1276" w:type="dxa"/>
            <w:noWrap/>
            <w:hideMark/>
          </w:tcPr>
          <w:p w14:paraId="44EB3C6B" w14:textId="77777777" w:rsidR="00C21485" w:rsidRPr="00B63657" w:rsidRDefault="00C21485">
            <w:pPr>
              <w:rPr>
                <w:sz w:val="20"/>
              </w:rPr>
            </w:pPr>
            <w:r w:rsidRPr="00B63657">
              <w:rPr>
                <w:sz w:val="20"/>
              </w:rPr>
              <w:t>1996</w:t>
            </w:r>
          </w:p>
        </w:tc>
        <w:tc>
          <w:tcPr>
            <w:tcW w:w="992" w:type="dxa"/>
            <w:hideMark/>
          </w:tcPr>
          <w:p w14:paraId="0F79A3C6" w14:textId="6A03A04F" w:rsidR="00C21485" w:rsidRPr="00B63657" w:rsidRDefault="00895E06">
            <w:pPr>
              <w:rPr>
                <w:sz w:val="20"/>
              </w:rPr>
            </w:pPr>
            <w:r>
              <w:rPr>
                <w:sz w:val="20"/>
              </w:rPr>
              <w:t xml:space="preserve">Alabama, </w:t>
            </w:r>
            <w:r w:rsidR="00C21485" w:rsidRPr="00B63657">
              <w:rPr>
                <w:sz w:val="20"/>
              </w:rPr>
              <w:t>USA</w:t>
            </w:r>
          </w:p>
        </w:tc>
        <w:tc>
          <w:tcPr>
            <w:tcW w:w="1276" w:type="dxa"/>
            <w:hideMark/>
          </w:tcPr>
          <w:p w14:paraId="488CA0AC" w14:textId="77777777" w:rsidR="00C21485" w:rsidRPr="00B63657" w:rsidRDefault="00C21485" w:rsidP="00221201">
            <w:pPr>
              <w:rPr>
                <w:sz w:val="20"/>
              </w:rPr>
            </w:pPr>
            <w:r>
              <w:rPr>
                <w:sz w:val="20"/>
              </w:rPr>
              <w:t>P</w:t>
            </w:r>
            <w:r w:rsidRPr="00B63657">
              <w:rPr>
                <w:sz w:val="20"/>
              </w:rPr>
              <w:t xml:space="preserve">rospective </w:t>
            </w:r>
          </w:p>
        </w:tc>
        <w:tc>
          <w:tcPr>
            <w:tcW w:w="1276" w:type="dxa"/>
            <w:hideMark/>
          </w:tcPr>
          <w:p w14:paraId="55FCB3BC" w14:textId="77777777" w:rsidR="00C21485" w:rsidRPr="00B63657" w:rsidRDefault="00C21485" w:rsidP="0093756C">
            <w:pPr>
              <w:rPr>
                <w:sz w:val="20"/>
              </w:rPr>
            </w:pPr>
            <w:r w:rsidRPr="00B63657">
              <w:rPr>
                <w:sz w:val="20"/>
              </w:rPr>
              <w:t>217</w:t>
            </w:r>
            <w:r>
              <w:rPr>
                <w:sz w:val="20"/>
              </w:rPr>
              <w:t xml:space="preserve"> </w:t>
            </w:r>
          </w:p>
        </w:tc>
        <w:tc>
          <w:tcPr>
            <w:tcW w:w="1701" w:type="dxa"/>
            <w:hideMark/>
          </w:tcPr>
          <w:p w14:paraId="5A88178D" w14:textId="24F30245" w:rsidR="00C21485" w:rsidRPr="00B63657" w:rsidRDefault="00C21485" w:rsidP="0093756C">
            <w:pPr>
              <w:rPr>
                <w:sz w:val="20"/>
              </w:rPr>
            </w:pPr>
            <w:r>
              <w:rPr>
                <w:sz w:val="20"/>
              </w:rPr>
              <w:t xml:space="preserve">Adults </w:t>
            </w:r>
            <w:r w:rsidR="00CA2040">
              <w:rPr>
                <w:sz w:val="20"/>
              </w:rPr>
              <w:t>attending a</w:t>
            </w:r>
            <w:r w:rsidRPr="00B63657">
              <w:rPr>
                <w:sz w:val="20"/>
              </w:rPr>
              <w:t xml:space="preserve"> </w:t>
            </w:r>
            <w:r w:rsidR="00CA2040" w:rsidRPr="00B63657">
              <w:rPr>
                <w:sz w:val="20"/>
              </w:rPr>
              <w:t xml:space="preserve">sexually transmitted diseases </w:t>
            </w:r>
            <w:r w:rsidRPr="00B63657">
              <w:rPr>
                <w:sz w:val="20"/>
              </w:rPr>
              <w:t>clinic being treated with doxycycline for a possible o</w:t>
            </w:r>
            <w:r>
              <w:rPr>
                <w:sz w:val="20"/>
              </w:rPr>
              <w:t>r</w:t>
            </w:r>
            <w:r w:rsidRPr="00B63657">
              <w:rPr>
                <w:sz w:val="20"/>
              </w:rPr>
              <w:t xml:space="preserve"> proven </w:t>
            </w:r>
            <w:r w:rsidRPr="002B76A5">
              <w:rPr>
                <w:i/>
                <w:sz w:val="20"/>
              </w:rPr>
              <w:t>Chlamydia trachomatis</w:t>
            </w:r>
            <w:r w:rsidRPr="00B63657">
              <w:rPr>
                <w:sz w:val="20"/>
              </w:rPr>
              <w:t xml:space="preserve"> infection</w:t>
            </w:r>
          </w:p>
        </w:tc>
        <w:tc>
          <w:tcPr>
            <w:tcW w:w="1417" w:type="dxa"/>
            <w:hideMark/>
          </w:tcPr>
          <w:p w14:paraId="31FC5769" w14:textId="2DAD69C6" w:rsidR="00C21485" w:rsidRPr="00B63657" w:rsidRDefault="00C21485">
            <w:pPr>
              <w:rPr>
                <w:sz w:val="20"/>
              </w:rPr>
            </w:pPr>
            <w:r w:rsidRPr="00B63657">
              <w:rPr>
                <w:sz w:val="20"/>
              </w:rPr>
              <w:t>Genital infection/</w:t>
            </w:r>
            <w:r w:rsidR="00925C4A">
              <w:rPr>
                <w:sz w:val="20"/>
              </w:rPr>
              <w:t xml:space="preserve"> </w:t>
            </w:r>
            <w:r w:rsidRPr="00B63657">
              <w:rPr>
                <w:sz w:val="20"/>
              </w:rPr>
              <w:t>inflammation</w:t>
            </w:r>
          </w:p>
        </w:tc>
        <w:tc>
          <w:tcPr>
            <w:tcW w:w="2268" w:type="dxa"/>
            <w:hideMark/>
          </w:tcPr>
          <w:p w14:paraId="13DB95BC" w14:textId="5A2B3178" w:rsidR="00D45FE6" w:rsidRPr="00D45FE6" w:rsidRDefault="00D45FE6" w:rsidP="00D45FE6">
            <w:pPr>
              <w:rPr>
                <w:sz w:val="20"/>
              </w:rPr>
            </w:pPr>
            <w:r>
              <w:rPr>
                <w:sz w:val="20"/>
              </w:rPr>
              <w:t>Laboratory diagnosis by c</w:t>
            </w:r>
            <w:r w:rsidRPr="00D45FE6">
              <w:rPr>
                <w:sz w:val="20"/>
              </w:rPr>
              <w:t xml:space="preserve">ervical </w:t>
            </w:r>
            <w:r>
              <w:rPr>
                <w:sz w:val="20"/>
              </w:rPr>
              <w:t xml:space="preserve">cell </w:t>
            </w:r>
            <w:r w:rsidRPr="00D45FE6">
              <w:rPr>
                <w:sz w:val="20"/>
              </w:rPr>
              <w:t xml:space="preserve">culture for </w:t>
            </w:r>
            <w:r w:rsidR="004B7A21" w:rsidRPr="00D45FE6">
              <w:rPr>
                <w:i/>
                <w:sz w:val="20"/>
              </w:rPr>
              <w:t>Neisseria gonorrhoeae</w:t>
            </w:r>
            <w:r w:rsidR="004B7A21" w:rsidRPr="00D45FE6">
              <w:rPr>
                <w:sz w:val="20"/>
              </w:rPr>
              <w:t xml:space="preserve"> </w:t>
            </w:r>
            <w:r w:rsidRPr="00D45FE6">
              <w:rPr>
                <w:sz w:val="20"/>
              </w:rPr>
              <w:t xml:space="preserve">and </w:t>
            </w:r>
            <w:r w:rsidRPr="00D45FE6">
              <w:rPr>
                <w:i/>
                <w:sz w:val="20"/>
              </w:rPr>
              <w:t>Chlamydia</w:t>
            </w:r>
            <w:r w:rsidRPr="00D45FE6">
              <w:rPr>
                <w:i/>
              </w:rPr>
              <w:t xml:space="preserve"> </w:t>
            </w:r>
            <w:r w:rsidRPr="00D45FE6">
              <w:rPr>
                <w:i/>
                <w:sz w:val="20"/>
              </w:rPr>
              <w:t>trachomatis</w:t>
            </w:r>
            <w:r w:rsidRPr="00D45FE6">
              <w:rPr>
                <w:sz w:val="20"/>
              </w:rPr>
              <w:t>. In men</w:t>
            </w:r>
            <w:r>
              <w:rPr>
                <w:sz w:val="20"/>
              </w:rPr>
              <w:t>, a g</w:t>
            </w:r>
            <w:r w:rsidRPr="00D45FE6">
              <w:rPr>
                <w:sz w:val="20"/>
              </w:rPr>
              <w:t>ram-stained urethral smear and a</w:t>
            </w:r>
          </w:p>
          <w:p w14:paraId="38B23328" w14:textId="74F12D0E" w:rsidR="00C21485" w:rsidRPr="00B63657" w:rsidRDefault="00D45FE6" w:rsidP="00D45FE6">
            <w:pPr>
              <w:rPr>
                <w:sz w:val="20"/>
              </w:rPr>
            </w:pPr>
            <w:r w:rsidRPr="00D45FE6">
              <w:rPr>
                <w:sz w:val="20"/>
              </w:rPr>
              <w:t xml:space="preserve">urethral </w:t>
            </w:r>
            <w:r w:rsidRPr="00D45FE6">
              <w:rPr>
                <w:i/>
                <w:sz w:val="20"/>
              </w:rPr>
              <w:t>Neisseria gonorrhoeae</w:t>
            </w:r>
            <w:r w:rsidRPr="00D45FE6">
              <w:rPr>
                <w:sz w:val="20"/>
              </w:rPr>
              <w:t xml:space="preserve"> culture </w:t>
            </w:r>
            <w:r>
              <w:rPr>
                <w:sz w:val="20"/>
              </w:rPr>
              <w:t xml:space="preserve">were obtained. </w:t>
            </w:r>
            <w:r w:rsidRPr="00D45FE6">
              <w:rPr>
                <w:i/>
                <w:sz w:val="20"/>
              </w:rPr>
              <w:t>Chlamydia trachomatis</w:t>
            </w:r>
            <w:r w:rsidRPr="00D45FE6">
              <w:rPr>
                <w:sz w:val="20"/>
              </w:rPr>
              <w:t xml:space="preserve"> genital cultures </w:t>
            </w:r>
            <w:r>
              <w:rPr>
                <w:sz w:val="20"/>
              </w:rPr>
              <w:t xml:space="preserve">were obtained for </w:t>
            </w:r>
            <w:r w:rsidRPr="00D45FE6">
              <w:rPr>
                <w:sz w:val="20"/>
              </w:rPr>
              <w:t>every patient who had objective</w:t>
            </w:r>
            <w:r>
              <w:rPr>
                <w:sz w:val="20"/>
              </w:rPr>
              <w:t xml:space="preserve"> </w:t>
            </w:r>
            <w:r w:rsidRPr="00D45FE6">
              <w:rPr>
                <w:sz w:val="20"/>
              </w:rPr>
              <w:t>ReA features</w:t>
            </w:r>
            <w:r>
              <w:rPr>
                <w:sz w:val="20"/>
              </w:rPr>
              <w:t>.</w:t>
            </w:r>
          </w:p>
        </w:tc>
        <w:tc>
          <w:tcPr>
            <w:tcW w:w="1134" w:type="dxa"/>
            <w:hideMark/>
          </w:tcPr>
          <w:p w14:paraId="27616178" w14:textId="77777777" w:rsidR="00C21485" w:rsidRPr="00B63657" w:rsidRDefault="00C21485">
            <w:pPr>
              <w:rPr>
                <w:sz w:val="20"/>
              </w:rPr>
            </w:pPr>
            <w:r w:rsidRPr="00B63657">
              <w:rPr>
                <w:sz w:val="20"/>
              </w:rPr>
              <w:t>9/217 (4.1%)</w:t>
            </w:r>
          </w:p>
        </w:tc>
        <w:tc>
          <w:tcPr>
            <w:tcW w:w="1560" w:type="dxa"/>
          </w:tcPr>
          <w:p w14:paraId="5DE50D90" w14:textId="77777777" w:rsidR="00C21485" w:rsidRPr="00B63657" w:rsidRDefault="00C21485">
            <w:pPr>
              <w:rPr>
                <w:sz w:val="20"/>
              </w:rPr>
            </w:pPr>
            <w:r>
              <w:rPr>
                <w:sz w:val="20"/>
              </w:rPr>
              <w:t>7/9 (77.8%)</w:t>
            </w:r>
          </w:p>
        </w:tc>
      </w:tr>
      <w:tr w:rsidR="00925C4A" w:rsidRPr="00B63657" w14:paraId="5FD0ADB4" w14:textId="77777777" w:rsidTr="00925C4A">
        <w:trPr>
          <w:trHeight w:val="2367"/>
        </w:trPr>
        <w:tc>
          <w:tcPr>
            <w:tcW w:w="1134" w:type="dxa"/>
            <w:noWrap/>
            <w:hideMark/>
          </w:tcPr>
          <w:p w14:paraId="193C1623" w14:textId="59F034D2" w:rsidR="00C21485" w:rsidRPr="00B63657" w:rsidRDefault="00C21485" w:rsidP="001F4D06">
            <w:pPr>
              <w:rPr>
                <w:sz w:val="20"/>
              </w:rPr>
            </w:pPr>
            <w:r w:rsidRPr="00B63657">
              <w:rPr>
                <w:sz w:val="20"/>
              </w:rPr>
              <w:t>Keat</w:t>
            </w:r>
            <w:r w:rsidR="0065034F">
              <w:rPr>
                <w:sz w:val="20"/>
              </w:rPr>
              <w:t xml:space="preserve"> </w:t>
            </w:r>
            <w:r w:rsidR="00075EE0">
              <w:rPr>
                <w:sz w:val="20"/>
              </w:rPr>
              <w:fldChar w:fldCharType="begin"/>
            </w:r>
            <w:r w:rsidR="001F4D06">
              <w:rPr>
                <w:sz w:val="20"/>
              </w:rPr>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75EE0">
              <w:rPr>
                <w:sz w:val="20"/>
              </w:rPr>
              <w:fldChar w:fldCharType="separate"/>
            </w:r>
            <w:r w:rsidR="001F4D06">
              <w:rPr>
                <w:noProof/>
                <w:sz w:val="20"/>
              </w:rPr>
              <w:t>[29]</w:t>
            </w:r>
            <w:r w:rsidR="00075EE0">
              <w:rPr>
                <w:sz w:val="20"/>
              </w:rPr>
              <w:fldChar w:fldCharType="end"/>
            </w:r>
          </w:p>
        </w:tc>
        <w:tc>
          <w:tcPr>
            <w:tcW w:w="1276" w:type="dxa"/>
            <w:noWrap/>
            <w:hideMark/>
          </w:tcPr>
          <w:p w14:paraId="3129F297" w14:textId="77777777" w:rsidR="00C21485" w:rsidRPr="00B63657" w:rsidRDefault="00C21485">
            <w:pPr>
              <w:rPr>
                <w:sz w:val="20"/>
              </w:rPr>
            </w:pPr>
            <w:r w:rsidRPr="00B63657">
              <w:rPr>
                <w:sz w:val="20"/>
              </w:rPr>
              <w:t>1978</w:t>
            </w:r>
          </w:p>
        </w:tc>
        <w:tc>
          <w:tcPr>
            <w:tcW w:w="992" w:type="dxa"/>
            <w:hideMark/>
          </w:tcPr>
          <w:p w14:paraId="314C5556" w14:textId="77777777" w:rsidR="00C21485" w:rsidRPr="00B63657" w:rsidRDefault="00C21485">
            <w:pPr>
              <w:rPr>
                <w:sz w:val="20"/>
              </w:rPr>
            </w:pPr>
            <w:r w:rsidRPr="00B63657">
              <w:rPr>
                <w:sz w:val="20"/>
              </w:rPr>
              <w:t>UK</w:t>
            </w:r>
          </w:p>
        </w:tc>
        <w:tc>
          <w:tcPr>
            <w:tcW w:w="1276" w:type="dxa"/>
            <w:hideMark/>
          </w:tcPr>
          <w:p w14:paraId="58728CD9" w14:textId="426C2746" w:rsidR="00C21485" w:rsidRPr="00B63657" w:rsidRDefault="00895E06" w:rsidP="0093756C">
            <w:pPr>
              <w:rPr>
                <w:sz w:val="20"/>
              </w:rPr>
            </w:pPr>
            <w:r>
              <w:rPr>
                <w:sz w:val="20"/>
              </w:rPr>
              <w:t>Likely p</w:t>
            </w:r>
            <w:r w:rsidR="00C21485" w:rsidRPr="00B63657">
              <w:rPr>
                <w:sz w:val="20"/>
              </w:rPr>
              <w:t>rospective</w:t>
            </w:r>
          </w:p>
        </w:tc>
        <w:tc>
          <w:tcPr>
            <w:tcW w:w="1276" w:type="dxa"/>
            <w:hideMark/>
          </w:tcPr>
          <w:p w14:paraId="3D923B0C" w14:textId="77777777" w:rsidR="00C21485" w:rsidRPr="00B63657" w:rsidRDefault="00C21485">
            <w:pPr>
              <w:rPr>
                <w:sz w:val="20"/>
              </w:rPr>
            </w:pPr>
            <w:r w:rsidRPr="00B63657">
              <w:rPr>
                <w:sz w:val="20"/>
              </w:rPr>
              <w:t>531</w:t>
            </w:r>
          </w:p>
        </w:tc>
        <w:tc>
          <w:tcPr>
            <w:tcW w:w="1701" w:type="dxa"/>
            <w:hideMark/>
          </w:tcPr>
          <w:p w14:paraId="2DF00983" w14:textId="0142CD7A" w:rsidR="00C21485" w:rsidRPr="00B63657" w:rsidRDefault="00895E06" w:rsidP="0093756C">
            <w:pPr>
              <w:rPr>
                <w:sz w:val="20"/>
              </w:rPr>
            </w:pPr>
            <w:r>
              <w:rPr>
                <w:sz w:val="20"/>
              </w:rPr>
              <w:t>Heterosexual m</w:t>
            </w:r>
            <w:r w:rsidR="00C21485" w:rsidRPr="00B63657">
              <w:rPr>
                <w:sz w:val="20"/>
              </w:rPr>
              <w:t xml:space="preserve">en attending sexually transmitted diseases </w:t>
            </w:r>
            <w:r w:rsidR="00C21485">
              <w:rPr>
                <w:sz w:val="20"/>
              </w:rPr>
              <w:t xml:space="preserve">clinic </w:t>
            </w:r>
            <w:r w:rsidR="00C21485" w:rsidRPr="00B63657">
              <w:rPr>
                <w:sz w:val="20"/>
              </w:rPr>
              <w:t>with new episodes of urethritis.</w:t>
            </w:r>
          </w:p>
        </w:tc>
        <w:tc>
          <w:tcPr>
            <w:tcW w:w="1417" w:type="dxa"/>
            <w:hideMark/>
          </w:tcPr>
          <w:p w14:paraId="6CA9AB5F" w14:textId="77777777" w:rsidR="00C21485" w:rsidRPr="00B63657" w:rsidRDefault="00C21485" w:rsidP="0093756C">
            <w:pPr>
              <w:rPr>
                <w:sz w:val="20"/>
              </w:rPr>
            </w:pPr>
            <w:r w:rsidRPr="00B63657">
              <w:rPr>
                <w:sz w:val="20"/>
              </w:rPr>
              <w:t>Non-specific urethritis</w:t>
            </w:r>
            <w:r>
              <w:rPr>
                <w:sz w:val="20"/>
              </w:rPr>
              <w:t>. C</w:t>
            </w:r>
            <w:r w:rsidRPr="00494387">
              <w:rPr>
                <w:sz w:val="20"/>
              </w:rPr>
              <w:t xml:space="preserve">ultures for </w:t>
            </w:r>
            <w:r w:rsidRPr="002B76A5">
              <w:rPr>
                <w:i/>
                <w:sz w:val="20"/>
              </w:rPr>
              <w:t>Chlamydia trachomatis</w:t>
            </w:r>
            <w:r w:rsidRPr="00494387">
              <w:rPr>
                <w:sz w:val="20"/>
              </w:rPr>
              <w:t xml:space="preserve"> </w:t>
            </w:r>
            <w:r>
              <w:rPr>
                <w:sz w:val="20"/>
              </w:rPr>
              <w:t xml:space="preserve">taken to </w:t>
            </w:r>
            <w:r w:rsidRPr="00494387">
              <w:rPr>
                <w:sz w:val="20"/>
              </w:rPr>
              <w:t>investigate association with ReA.</w:t>
            </w:r>
          </w:p>
        </w:tc>
        <w:tc>
          <w:tcPr>
            <w:tcW w:w="2268" w:type="dxa"/>
            <w:hideMark/>
          </w:tcPr>
          <w:p w14:paraId="442051F9" w14:textId="4A8065E8" w:rsidR="00C21485" w:rsidRPr="00B63657" w:rsidRDefault="00C21485" w:rsidP="004B7A21">
            <w:pPr>
              <w:rPr>
                <w:sz w:val="20"/>
              </w:rPr>
            </w:pPr>
            <w:r w:rsidRPr="00B63657">
              <w:rPr>
                <w:sz w:val="20"/>
              </w:rPr>
              <w:t xml:space="preserve">Urethral smear. Non-specific urethritis if over 10 polymorphs found in </w:t>
            </w:r>
            <w:r w:rsidR="004B7A21">
              <w:rPr>
                <w:sz w:val="20"/>
              </w:rPr>
              <w:t>≥</w:t>
            </w:r>
            <w:r w:rsidRPr="00B63657">
              <w:rPr>
                <w:sz w:val="20"/>
              </w:rPr>
              <w:t xml:space="preserve"> three consecutive high-power fields (magnification x 600), </w:t>
            </w:r>
            <w:r>
              <w:rPr>
                <w:sz w:val="20"/>
              </w:rPr>
              <w:t>if</w:t>
            </w:r>
            <w:r w:rsidRPr="00B63657">
              <w:rPr>
                <w:sz w:val="20"/>
              </w:rPr>
              <w:t xml:space="preserve"> mi</w:t>
            </w:r>
            <w:r>
              <w:rPr>
                <w:sz w:val="20"/>
              </w:rPr>
              <w:t xml:space="preserve">croscopy, culture, and serology </w:t>
            </w:r>
            <w:r w:rsidRPr="00B63657">
              <w:rPr>
                <w:sz w:val="20"/>
              </w:rPr>
              <w:t>excluded gonorrhoea and syphilis.</w:t>
            </w:r>
          </w:p>
        </w:tc>
        <w:tc>
          <w:tcPr>
            <w:tcW w:w="1134" w:type="dxa"/>
            <w:hideMark/>
          </w:tcPr>
          <w:p w14:paraId="26F59E0B" w14:textId="77777777" w:rsidR="00C21485" w:rsidRPr="00B63657" w:rsidRDefault="00C21485">
            <w:pPr>
              <w:rPr>
                <w:sz w:val="20"/>
              </w:rPr>
            </w:pPr>
            <w:r w:rsidRPr="00B63657">
              <w:rPr>
                <w:sz w:val="20"/>
              </w:rPr>
              <w:t>16/531 (3.0%)</w:t>
            </w:r>
          </w:p>
        </w:tc>
        <w:tc>
          <w:tcPr>
            <w:tcW w:w="1560" w:type="dxa"/>
          </w:tcPr>
          <w:p w14:paraId="37BCC4A5" w14:textId="77777777" w:rsidR="00C21485" w:rsidRPr="00B63657" w:rsidRDefault="00C21485">
            <w:pPr>
              <w:rPr>
                <w:sz w:val="20"/>
              </w:rPr>
            </w:pPr>
            <w:r>
              <w:rPr>
                <w:sz w:val="20"/>
              </w:rPr>
              <w:t>No details</w:t>
            </w:r>
          </w:p>
        </w:tc>
      </w:tr>
    </w:tbl>
    <w:p w14:paraId="42C01EF4" w14:textId="77777777" w:rsidR="00C12A6D" w:rsidRDefault="00C12A6D" w:rsidP="006C2235"/>
    <w:p w14:paraId="5F705BF1" w14:textId="77777777" w:rsidR="00B1192D" w:rsidRDefault="00B1192D" w:rsidP="006C2235"/>
    <w:p w14:paraId="74841C91" w14:textId="77777777" w:rsidR="00A31A22" w:rsidRDefault="00A31A22" w:rsidP="006C2235"/>
    <w:p w14:paraId="0B48D5B9" w14:textId="016C7B48" w:rsidR="00A31A22" w:rsidRPr="00A07EC0" w:rsidRDefault="00A527CD" w:rsidP="00B16E09">
      <w:pPr>
        <w:outlineLvl w:val="0"/>
        <w:rPr>
          <w:b/>
        </w:rPr>
      </w:pPr>
      <w:r>
        <w:rPr>
          <w:b/>
        </w:rPr>
        <w:t>Table 2</w:t>
      </w:r>
      <w:r w:rsidR="00A07EC0">
        <w:rPr>
          <w:b/>
        </w:rPr>
        <w:t xml:space="preserve"> </w:t>
      </w:r>
      <w:r w:rsidR="00A07EC0" w:rsidRPr="00A527CD">
        <w:t>ReA diagnosis me</w:t>
      </w:r>
      <w:r w:rsidR="004E62D2" w:rsidRPr="00A527CD">
        <w:t>thodology of included studies</w:t>
      </w:r>
    </w:p>
    <w:tbl>
      <w:tblPr>
        <w:tblStyle w:val="TableGrid"/>
        <w:tblW w:w="14459" w:type="dxa"/>
        <w:tblInd w:w="137" w:type="dxa"/>
        <w:tblLayout w:type="fixed"/>
        <w:tblLook w:val="04A0" w:firstRow="1" w:lastRow="0" w:firstColumn="1" w:lastColumn="0" w:noHBand="0" w:noVBand="1"/>
      </w:tblPr>
      <w:tblGrid>
        <w:gridCol w:w="1559"/>
        <w:gridCol w:w="4300"/>
        <w:gridCol w:w="4300"/>
        <w:gridCol w:w="4300"/>
      </w:tblGrid>
      <w:tr w:rsidR="00C12A6D" w:rsidRPr="00C12A6D" w14:paraId="311CC478" w14:textId="77777777" w:rsidTr="00925C4A">
        <w:trPr>
          <w:trHeight w:val="300"/>
        </w:trPr>
        <w:tc>
          <w:tcPr>
            <w:tcW w:w="1559" w:type="dxa"/>
            <w:noWrap/>
            <w:hideMark/>
          </w:tcPr>
          <w:p w14:paraId="043BD52E" w14:textId="77777777" w:rsidR="00C12A6D" w:rsidRPr="00C12A6D" w:rsidRDefault="00C12A6D">
            <w:pPr>
              <w:rPr>
                <w:b/>
                <w:bCs/>
                <w:sz w:val="20"/>
              </w:rPr>
            </w:pPr>
            <w:r w:rsidRPr="00C12A6D">
              <w:rPr>
                <w:b/>
                <w:bCs/>
                <w:sz w:val="20"/>
              </w:rPr>
              <w:t>Study</w:t>
            </w:r>
          </w:p>
        </w:tc>
        <w:tc>
          <w:tcPr>
            <w:tcW w:w="4300" w:type="dxa"/>
            <w:noWrap/>
            <w:hideMark/>
          </w:tcPr>
          <w:p w14:paraId="066DF751" w14:textId="77777777" w:rsidR="00C12A6D" w:rsidRPr="00C12A6D" w:rsidRDefault="00C12A6D">
            <w:pPr>
              <w:rPr>
                <w:b/>
                <w:bCs/>
                <w:sz w:val="20"/>
              </w:rPr>
            </w:pPr>
            <w:r w:rsidRPr="00C12A6D">
              <w:rPr>
                <w:b/>
                <w:bCs/>
                <w:sz w:val="20"/>
              </w:rPr>
              <w:t>Classification criteria used</w:t>
            </w:r>
          </w:p>
        </w:tc>
        <w:tc>
          <w:tcPr>
            <w:tcW w:w="4300" w:type="dxa"/>
            <w:noWrap/>
            <w:hideMark/>
          </w:tcPr>
          <w:p w14:paraId="43B59B58" w14:textId="77777777" w:rsidR="00C12A6D" w:rsidRPr="00C12A6D" w:rsidRDefault="00C12A6D">
            <w:pPr>
              <w:rPr>
                <w:b/>
                <w:bCs/>
                <w:sz w:val="20"/>
              </w:rPr>
            </w:pPr>
            <w:r w:rsidRPr="00C12A6D">
              <w:rPr>
                <w:b/>
                <w:bCs/>
                <w:sz w:val="20"/>
              </w:rPr>
              <w:t>Screening tool used</w:t>
            </w:r>
          </w:p>
        </w:tc>
        <w:tc>
          <w:tcPr>
            <w:tcW w:w="4300" w:type="dxa"/>
            <w:noWrap/>
            <w:hideMark/>
          </w:tcPr>
          <w:p w14:paraId="29154C4C" w14:textId="77777777" w:rsidR="00C12A6D" w:rsidRPr="00C12A6D" w:rsidRDefault="00C12A6D">
            <w:pPr>
              <w:rPr>
                <w:b/>
                <w:bCs/>
                <w:sz w:val="20"/>
              </w:rPr>
            </w:pPr>
            <w:r w:rsidRPr="00C12A6D">
              <w:rPr>
                <w:b/>
                <w:bCs/>
                <w:sz w:val="20"/>
              </w:rPr>
              <w:t>Full evaluation</w:t>
            </w:r>
          </w:p>
        </w:tc>
      </w:tr>
      <w:tr w:rsidR="00C12A6D" w:rsidRPr="00C12A6D" w14:paraId="54128AAA" w14:textId="77777777" w:rsidTr="00925C4A">
        <w:trPr>
          <w:trHeight w:val="1348"/>
        </w:trPr>
        <w:tc>
          <w:tcPr>
            <w:tcW w:w="1559" w:type="dxa"/>
            <w:noWrap/>
            <w:hideMark/>
          </w:tcPr>
          <w:p w14:paraId="37AA06A9" w14:textId="330B7BF6" w:rsidR="00C12A6D" w:rsidRPr="00C12A6D" w:rsidRDefault="00075EE0" w:rsidP="001F4D06">
            <w:pPr>
              <w:rPr>
                <w:sz w:val="20"/>
              </w:rPr>
            </w:pPr>
            <w:r>
              <w:rPr>
                <w:sz w:val="20"/>
              </w:rPr>
              <w:t>Carter et al.</w:t>
            </w:r>
            <w:r w:rsidR="0065034F">
              <w:rPr>
                <w:sz w:val="20"/>
              </w:rPr>
              <w:t xml:space="preserve"> </w:t>
            </w:r>
            <w:r w:rsidR="006F10FC">
              <w:rPr>
                <w:sz w:val="20"/>
              </w:rPr>
              <w:fldChar w:fldCharType="begin"/>
            </w:r>
            <w:r w:rsidR="001F4D06">
              <w:rPr>
                <w:sz w:val="20"/>
              </w:rPr>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rPr>
                <w:sz w:val="20"/>
              </w:rPr>
              <w:fldChar w:fldCharType="separate"/>
            </w:r>
            <w:r w:rsidR="001F4D06">
              <w:rPr>
                <w:noProof/>
                <w:sz w:val="20"/>
              </w:rPr>
              <w:t>[31]</w:t>
            </w:r>
            <w:r w:rsidR="006F10FC">
              <w:rPr>
                <w:sz w:val="20"/>
              </w:rPr>
              <w:fldChar w:fldCharType="end"/>
            </w:r>
          </w:p>
        </w:tc>
        <w:tc>
          <w:tcPr>
            <w:tcW w:w="4300" w:type="dxa"/>
            <w:hideMark/>
          </w:tcPr>
          <w:p w14:paraId="10CE5DC9" w14:textId="57615393" w:rsidR="00C12A6D" w:rsidRPr="00C12A6D" w:rsidRDefault="00C12A6D" w:rsidP="001F4D06">
            <w:pPr>
              <w:rPr>
                <w:sz w:val="20"/>
              </w:rPr>
            </w:pPr>
            <w:r w:rsidRPr="00C12A6D">
              <w:rPr>
                <w:sz w:val="20"/>
              </w:rPr>
              <w:t>The European Spondylarthropathy Study Group (ESSG) criteria</w:t>
            </w:r>
            <w:r w:rsidR="00C96F2D">
              <w:rPr>
                <w:sz w:val="20"/>
              </w:rPr>
              <w:t xml:space="preserve"> </w:t>
            </w:r>
            <w:r w:rsidR="001D1D9B">
              <w:rPr>
                <w:sz w:val="20"/>
              </w:rPr>
              <w:fldChar w:fldCharType="begin">
                <w:fldData xml:space="preserve">PEVuZE5vdGU+PENpdGU+PEF1dGhvcj5Eb3VnYWRvczwvQXV0aG9yPjxZZWFyPjE5OTE8L1llYXI+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</w:fldData>
              </w:fldChar>
            </w:r>
            <w:r w:rsidR="001F4D06">
              <w:rPr>
                <w:sz w:val="20"/>
              </w:rPr>
              <w:instrText xml:space="preserve"> ADDIN EN.CITE </w:instrText>
            </w:r>
            <w:r w:rsidR="001F4D06">
              <w:rPr>
                <w:sz w:val="20"/>
              </w:rPr>
              <w:fldChar w:fldCharType="begin">
                <w:fldData xml:space="preserve">PEVuZE5vdGU+PENpdGU+PEF1dGhvcj5Eb3VnYWRvczwvQXV0aG9yPjxZZWFyPjE5OTE8L1llYXI+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</w:fldData>
              </w:fldChar>
            </w:r>
            <w:r w:rsidR="001F4D06">
              <w:rPr>
                <w:sz w:val="20"/>
              </w:rPr>
              <w:instrText xml:space="preserve"> ADDIN EN.CITE.DATA </w:instrText>
            </w:r>
            <w:r w:rsidR="001F4D06">
              <w:rPr>
                <w:sz w:val="20"/>
              </w:rPr>
            </w:r>
            <w:r w:rsidR="001F4D06">
              <w:rPr>
                <w:sz w:val="20"/>
              </w:rPr>
              <w:fldChar w:fldCharType="end"/>
            </w:r>
            <w:r w:rsidR="001D1D9B">
              <w:rPr>
                <w:sz w:val="20"/>
              </w:rPr>
            </w:r>
            <w:r w:rsidR="001D1D9B">
              <w:rPr>
                <w:sz w:val="20"/>
              </w:rPr>
              <w:fldChar w:fldCharType="separate"/>
            </w:r>
            <w:r w:rsidR="001F4D06">
              <w:rPr>
                <w:noProof/>
                <w:sz w:val="20"/>
              </w:rPr>
              <w:t>[33]</w:t>
            </w:r>
            <w:r w:rsidR="001D1D9B">
              <w:rPr>
                <w:sz w:val="20"/>
              </w:rPr>
              <w:fldChar w:fldCharType="end"/>
            </w:r>
            <w:r w:rsidR="000D513D">
              <w:rPr>
                <w:sz w:val="20"/>
              </w:rPr>
              <w:t xml:space="preserve"> (excluding</w:t>
            </w:r>
            <w:r w:rsidRPr="00C12A6D">
              <w:rPr>
                <w:sz w:val="20"/>
              </w:rPr>
              <w:t xml:space="preserve"> plain radiographs of the sacroiliac joints</w:t>
            </w:r>
            <w:r w:rsidR="000D513D">
              <w:rPr>
                <w:sz w:val="20"/>
              </w:rPr>
              <w:t>)</w:t>
            </w:r>
            <w:r w:rsidRPr="00C12A6D">
              <w:rPr>
                <w:sz w:val="20"/>
              </w:rPr>
              <w:t>.</w:t>
            </w:r>
          </w:p>
        </w:tc>
        <w:tc>
          <w:tcPr>
            <w:tcW w:w="4300" w:type="dxa"/>
            <w:hideMark/>
          </w:tcPr>
          <w:p w14:paraId="57F09A12" w14:textId="2F663EA1" w:rsidR="00C12A6D" w:rsidRPr="00C12A6D" w:rsidRDefault="000D513D" w:rsidP="00BC4CE7">
            <w:pPr>
              <w:rPr>
                <w:sz w:val="20"/>
              </w:rPr>
            </w:pPr>
            <w:r>
              <w:rPr>
                <w:sz w:val="20"/>
              </w:rPr>
              <w:t>S</w:t>
            </w:r>
            <w:r w:rsidR="00895E06">
              <w:rPr>
                <w:sz w:val="20"/>
              </w:rPr>
              <w:t>tandardis</w:t>
            </w:r>
            <w:r w:rsidR="00C12A6D" w:rsidRPr="00C12A6D">
              <w:rPr>
                <w:sz w:val="20"/>
              </w:rPr>
              <w:t xml:space="preserve">ed questionnaire of 13 questions </w:t>
            </w:r>
            <w:r>
              <w:rPr>
                <w:sz w:val="20"/>
              </w:rPr>
              <w:t xml:space="preserve">by telephone </w:t>
            </w:r>
            <w:r w:rsidR="00C12A6D" w:rsidRPr="00C12A6D">
              <w:rPr>
                <w:sz w:val="20"/>
              </w:rPr>
              <w:t>by rheumatology sub</w:t>
            </w:r>
            <w:r w:rsidR="00DE4BCA">
              <w:rPr>
                <w:sz w:val="20"/>
              </w:rPr>
              <w:t>-</w:t>
            </w:r>
            <w:r w:rsidR="00C12A6D" w:rsidRPr="00C12A6D">
              <w:rPr>
                <w:sz w:val="20"/>
              </w:rPr>
              <w:t>speciality resident</w:t>
            </w:r>
            <w:r w:rsidR="00C12A6D" w:rsidRPr="00BC4CE7">
              <w:rPr>
                <w:sz w:val="20"/>
              </w:rPr>
              <w:t>s</w:t>
            </w:r>
            <w:r w:rsidRPr="00BC4CE7">
              <w:rPr>
                <w:sz w:val="20"/>
              </w:rPr>
              <w:t>,</w:t>
            </w:r>
            <w:r>
              <w:rPr>
                <w:sz w:val="20"/>
              </w:rPr>
              <w:t xml:space="preserve"> including </w:t>
            </w:r>
            <w:r w:rsidR="00C12A6D" w:rsidRPr="00C12A6D">
              <w:rPr>
                <w:sz w:val="20"/>
              </w:rPr>
              <w:t xml:space="preserve">new arthritis symptoms or other symptoms of </w:t>
            </w:r>
            <w:r>
              <w:rPr>
                <w:sz w:val="20"/>
              </w:rPr>
              <w:t>ReA</w:t>
            </w:r>
            <w:r w:rsidR="00C12A6D" w:rsidRPr="00C12A6D">
              <w:rPr>
                <w:sz w:val="20"/>
              </w:rPr>
              <w:t xml:space="preserve"> </w:t>
            </w:r>
            <w:r w:rsidR="004B7A21">
              <w:rPr>
                <w:sz w:val="20"/>
              </w:rPr>
              <w:t>such as conjunctivitis, uveitis and</w:t>
            </w:r>
            <w:r w:rsidR="00C12A6D" w:rsidRPr="00C12A6D">
              <w:rPr>
                <w:sz w:val="20"/>
              </w:rPr>
              <w:t xml:space="preserve"> enthesitis.</w:t>
            </w:r>
          </w:p>
        </w:tc>
        <w:tc>
          <w:tcPr>
            <w:tcW w:w="4300" w:type="dxa"/>
            <w:hideMark/>
          </w:tcPr>
          <w:p w14:paraId="44538B44" w14:textId="77777777" w:rsidR="00C12A6D" w:rsidRPr="00C12A6D" w:rsidRDefault="000D513D" w:rsidP="000D513D">
            <w:pPr>
              <w:rPr>
                <w:sz w:val="20"/>
              </w:rPr>
            </w:pPr>
            <w:r>
              <w:rPr>
                <w:sz w:val="20"/>
              </w:rPr>
              <w:t>D</w:t>
            </w:r>
            <w:r w:rsidR="00C12A6D" w:rsidRPr="00C12A6D">
              <w:rPr>
                <w:sz w:val="20"/>
              </w:rPr>
              <w:t xml:space="preserve">etails obtained for any positive responses to the questionnaire during the telephone interview. </w:t>
            </w:r>
            <w:r>
              <w:rPr>
                <w:sz w:val="20"/>
              </w:rPr>
              <w:t>In-person review declined by participants.</w:t>
            </w:r>
          </w:p>
        </w:tc>
      </w:tr>
      <w:tr w:rsidR="00C12A6D" w:rsidRPr="00C12A6D" w14:paraId="54FF4A49" w14:textId="77777777" w:rsidTr="00925C4A">
        <w:trPr>
          <w:trHeight w:val="1848"/>
        </w:trPr>
        <w:tc>
          <w:tcPr>
            <w:tcW w:w="1559" w:type="dxa"/>
            <w:noWrap/>
            <w:hideMark/>
          </w:tcPr>
          <w:p w14:paraId="665E893A" w14:textId="4D7BCCAF" w:rsidR="00C12A6D" w:rsidRPr="00C12A6D" w:rsidRDefault="00075EE0" w:rsidP="001F4D06">
            <w:pPr>
              <w:rPr>
                <w:sz w:val="20"/>
              </w:rPr>
            </w:pPr>
            <w:r>
              <w:rPr>
                <w:sz w:val="20"/>
              </w:rPr>
              <w:t>Rich et al.</w:t>
            </w:r>
            <w:r w:rsidR="0065034F">
              <w:rPr>
                <w:sz w:val="20"/>
              </w:rPr>
              <w:t xml:space="preserve"> </w:t>
            </w:r>
            <w:r>
              <w:rPr>
                <w:sz w:val="20"/>
              </w:rPr>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rPr>
                <w:sz w:val="20"/>
              </w:rPr>
              <w:instrText xml:space="preserve"> ADDIN EN.CITE </w:instrText>
            </w:r>
            <w:r w:rsidR="001F4D06">
              <w:rPr>
                <w:sz w:val="20"/>
              </w:rPr>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rPr>
                <w:sz w:val="20"/>
              </w:rPr>
              <w:instrText xml:space="preserve"> ADDIN EN.CITE.DATA </w:instrText>
            </w:r>
            <w:r w:rsidR="001F4D06">
              <w:rPr>
                <w:sz w:val="20"/>
              </w:rPr>
            </w:r>
            <w:r w:rsidR="001F4D06">
              <w:rPr>
                <w:sz w:val="20"/>
              </w:rPr>
              <w:fldChar w:fldCharType="end"/>
            </w:r>
            <w:r>
              <w:rPr>
                <w:sz w:val="20"/>
              </w:rPr>
            </w:r>
            <w:r>
              <w:rPr>
                <w:sz w:val="20"/>
              </w:rPr>
              <w:fldChar w:fldCharType="separate"/>
            </w:r>
            <w:r w:rsidR="001F4D06">
              <w:rPr>
                <w:noProof/>
                <w:sz w:val="20"/>
              </w:rPr>
              <w:t>[30]</w:t>
            </w:r>
            <w:r>
              <w:rPr>
                <w:sz w:val="20"/>
              </w:rPr>
              <w:fldChar w:fldCharType="end"/>
            </w:r>
          </w:p>
        </w:tc>
        <w:tc>
          <w:tcPr>
            <w:tcW w:w="4300" w:type="dxa"/>
            <w:hideMark/>
          </w:tcPr>
          <w:p w14:paraId="53C35E5F" w14:textId="77777777" w:rsidR="00C12A6D" w:rsidRPr="00C12A6D" w:rsidRDefault="000D513D" w:rsidP="000D513D">
            <w:pPr>
              <w:rPr>
                <w:sz w:val="20"/>
              </w:rPr>
            </w:pPr>
            <w:r>
              <w:rPr>
                <w:sz w:val="20"/>
              </w:rPr>
              <w:t>Features</w:t>
            </w:r>
            <w:r w:rsidR="00C12A6D" w:rsidRPr="00C12A6D">
              <w:rPr>
                <w:sz w:val="20"/>
              </w:rPr>
              <w:t xml:space="preserve"> of ReA</w:t>
            </w:r>
            <w:r>
              <w:rPr>
                <w:sz w:val="20"/>
              </w:rPr>
              <w:t xml:space="preserve"> considered</w:t>
            </w:r>
            <w:r w:rsidR="00C12A6D" w:rsidRPr="00C12A6D">
              <w:rPr>
                <w:sz w:val="20"/>
              </w:rPr>
              <w:t xml:space="preserve">: oligoarthritis, enthesitis in any location, </w:t>
            </w:r>
            <w:r>
              <w:rPr>
                <w:sz w:val="20"/>
              </w:rPr>
              <w:t xml:space="preserve">inflammatory </w:t>
            </w:r>
            <w:r w:rsidR="00C12A6D" w:rsidRPr="00C12A6D">
              <w:rPr>
                <w:sz w:val="20"/>
              </w:rPr>
              <w:t>axial pain or mucocutaneous inflammation (conjunctivitis, oral ulcers, circinate balanitis, or keratoderma blennorrhagica).</w:t>
            </w:r>
          </w:p>
        </w:tc>
        <w:tc>
          <w:tcPr>
            <w:tcW w:w="4300" w:type="dxa"/>
            <w:hideMark/>
          </w:tcPr>
          <w:p w14:paraId="0908365C" w14:textId="4A7F745B" w:rsidR="00C12A6D" w:rsidRPr="00C12A6D" w:rsidRDefault="00C12A6D" w:rsidP="001F4D06">
            <w:pPr>
              <w:rPr>
                <w:sz w:val="20"/>
              </w:rPr>
            </w:pPr>
            <w:r w:rsidRPr="00C12A6D">
              <w:rPr>
                <w:sz w:val="20"/>
              </w:rPr>
              <w:t>A standardi</w:t>
            </w:r>
            <w:r w:rsidR="00895E06">
              <w:rPr>
                <w:sz w:val="20"/>
              </w:rPr>
              <w:t>s</w:t>
            </w:r>
            <w:r w:rsidRPr="00C12A6D">
              <w:rPr>
                <w:sz w:val="20"/>
              </w:rPr>
              <w:t xml:space="preserve">ed questionnaire of 8 questions </w:t>
            </w:r>
            <w:r w:rsidR="000D513D">
              <w:rPr>
                <w:sz w:val="20"/>
              </w:rPr>
              <w:t xml:space="preserve">derived from </w:t>
            </w:r>
            <w:r w:rsidR="000D513D" w:rsidRPr="00C12A6D">
              <w:rPr>
                <w:sz w:val="20"/>
              </w:rPr>
              <w:t>QUEST 2 (Q</w:t>
            </w:r>
            <w:r w:rsidR="000D513D">
              <w:rPr>
                <w:sz w:val="20"/>
              </w:rPr>
              <w:t xml:space="preserve">uestionnaire Utilizing Epidemic </w:t>
            </w:r>
            <w:r w:rsidR="000D513D" w:rsidRPr="00C12A6D">
              <w:rPr>
                <w:sz w:val="20"/>
              </w:rPr>
              <w:t>Spondyl</w:t>
            </w:r>
            <w:r w:rsidR="00DE4BCA">
              <w:rPr>
                <w:sz w:val="20"/>
              </w:rPr>
              <w:t>o</w:t>
            </w:r>
            <w:r w:rsidR="000D513D" w:rsidRPr="00C12A6D">
              <w:rPr>
                <w:sz w:val="20"/>
              </w:rPr>
              <w:t>arthropathy Traits)</w:t>
            </w:r>
            <w:r w:rsidR="00C96F2D">
              <w:rPr>
                <w:sz w:val="20"/>
              </w:rPr>
              <w:t xml:space="preserve"> </w:t>
            </w:r>
            <w:r w:rsidR="00EA1E2E">
              <w:rPr>
                <w:sz w:val="20"/>
              </w:rPr>
              <w:fldChar w:fldCharType="begin"/>
            </w:r>
            <w:r w:rsidR="001F4D06">
              <w:rPr>
                <w:sz w:val="20"/>
              </w:rPr>
              <w:instrText xml:space="preserve"> ADDIN EN.CITE &lt;EndNote&gt;&lt;Cite&gt;&lt;Author&gt;Thomson&lt;/Author&gt;&lt;Year&gt;1993&lt;/Year&gt;&lt;RecNum&gt;14900&lt;/RecNum&gt;&lt;DisplayText&gt;[32]&lt;/DisplayText&gt;&lt;record&gt;&lt;rec-number&gt;14900&lt;/rec-number&gt;&lt;foreign-keys&gt;&lt;key app="EN" db-id="xxett0apcfsarre20do5pveetx5p02tzapze" timestamp="1452720461"&gt;14900&lt;/key&gt;&lt;/foreign-keys&gt;&lt;ref-type name="Journal Article"&gt;17&lt;/ref-type&gt;&lt;contributors&gt;&lt;authors&gt;&lt;author&gt;Thomson, GTD.&lt;/author&gt;&lt;author&gt;Thomson, BRI. &lt;/author&gt;&lt;author&gt;Inman, RD.&lt;/author&gt;&lt;/authors&gt;&lt;/contributors&gt;&lt;titles&gt;&lt;title&gt;Validation of a screening questionnaire for epidemic reactive arthritis (QUEST-2).&lt;/title&gt;&lt;secondary-title&gt;Arthritis and rheumatism &lt;/secondary-title&gt;&lt;/titles&gt;&lt;periodical&gt;&lt;full-title&gt;Arthritis and Rheumatism&lt;/full-title&gt;&lt;abbr-1&gt;Arthritis Rheum.&lt;/abbr-1&gt;&lt;abbr-2&gt;Arthritis Rheum&lt;/abbr-2&gt;&lt;abbr-3&gt;Arthritis &amp;amp; Rheumatism&lt;/abbr-3&gt;&lt;/periodical&gt;&lt;pages&gt;S&lt;/pages&gt;&lt;volume&gt;36&lt;/volume&gt;&lt;number&gt;9&lt;/number&gt;&lt;dates&gt;&lt;year&gt;1993&lt;/year&gt;&lt;/dates&gt;&lt;urls&gt;&lt;/urls&gt;&lt;/record&gt;&lt;/Cite&gt;&lt;/EndNote&gt;</w:instrText>
            </w:r>
            <w:r w:rsidR="00EA1E2E">
              <w:rPr>
                <w:sz w:val="20"/>
              </w:rPr>
              <w:fldChar w:fldCharType="separate"/>
            </w:r>
            <w:r w:rsidR="001F4D06">
              <w:rPr>
                <w:noProof/>
                <w:sz w:val="20"/>
              </w:rPr>
              <w:t>[32]</w:t>
            </w:r>
            <w:r w:rsidR="00EA1E2E">
              <w:rPr>
                <w:sz w:val="20"/>
              </w:rPr>
              <w:fldChar w:fldCharType="end"/>
            </w:r>
            <w:r w:rsidR="000D513D">
              <w:rPr>
                <w:sz w:val="20"/>
              </w:rPr>
              <w:t>.  In the last 60 days</w:t>
            </w:r>
            <w:r w:rsidRPr="00C12A6D">
              <w:rPr>
                <w:sz w:val="20"/>
              </w:rPr>
              <w:t>: joint pain, joint swelling, morning stiffness, heel pain, inflamm</w:t>
            </w:r>
            <w:r>
              <w:rPr>
                <w:sz w:val="20"/>
              </w:rPr>
              <w:t xml:space="preserve">ation of the eyes, oral mucosal </w:t>
            </w:r>
            <w:r w:rsidRPr="00C12A6D">
              <w:rPr>
                <w:sz w:val="20"/>
              </w:rPr>
              <w:t>lesions, or skin rashe</w:t>
            </w:r>
            <w:r w:rsidR="00B1192D">
              <w:rPr>
                <w:sz w:val="20"/>
              </w:rPr>
              <w:t>s involving the palms or soIes.</w:t>
            </w:r>
          </w:p>
        </w:tc>
        <w:tc>
          <w:tcPr>
            <w:tcW w:w="4300" w:type="dxa"/>
            <w:hideMark/>
          </w:tcPr>
          <w:p w14:paraId="1B1A24B7" w14:textId="77777777" w:rsidR="00C12A6D" w:rsidRPr="00C12A6D" w:rsidRDefault="00C12A6D" w:rsidP="000D513D">
            <w:pPr>
              <w:rPr>
                <w:sz w:val="20"/>
              </w:rPr>
            </w:pPr>
            <w:r w:rsidRPr="00C12A6D">
              <w:rPr>
                <w:sz w:val="20"/>
              </w:rPr>
              <w:t xml:space="preserve">Patients with positive answers to any question evaluated by a rheumatologist </w:t>
            </w:r>
            <w:r w:rsidR="000D513D">
              <w:rPr>
                <w:sz w:val="20"/>
              </w:rPr>
              <w:t>by</w:t>
            </w:r>
            <w:r w:rsidRPr="00C12A6D">
              <w:rPr>
                <w:sz w:val="20"/>
              </w:rPr>
              <w:t xml:space="preserve"> history and physical examination with particular attention to features of ReA. </w:t>
            </w:r>
          </w:p>
        </w:tc>
      </w:tr>
      <w:tr w:rsidR="00C12A6D" w:rsidRPr="00C12A6D" w14:paraId="4456DCF1" w14:textId="77777777" w:rsidTr="00925C4A">
        <w:trPr>
          <w:trHeight w:val="1500"/>
        </w:trPr>
        <w:tc>
          <w:tcPr>
            <w:tcW w:w="1559" w:type="dxa"/>
            <w:noWrap/>
            <w:hideMark/>
          </w:tcPr>
          <w:p w14:paraId="60D1A923" w14:textId="61B24AB0" w:rsidR="00C12A6D" w:rsidRPr="00C12A6D" w:rsidRDefault="00075EE0" w:rsidP="001F4D06">
            <w:pPr>
              <w:rPr>
                <w:sz w:val="20"/>
              </w:rPr>
            </w:pPr>
            <w:r>
              <w:rPr>
                <w:sz w:val="20"/>
              </w:rPr>
              <w:t>Keat et al.</w:t>
            </w:r>
            <w:r w:rsidR="0065034F">
              <w:rPr>
                <w:sz w:val="20"/>
              </w:rPr>
              <w:t xml:space="preserve"> </w:t>
            </w:r>
            <w:r>
              <w:rPr>
                <w:sz w:val="20"/>
              </w:rPr>
              <w:fldChar w:fldCharType="begin"/>
            </w:r>
            <w:r w:rsidR="001F4D06">
              <w:rPr>
                <w:sz w:val="20"/>
              </w:rPr>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Pr>
                <w:sz w:val="20"/>
              </w:rPr>
              <w:fldChar w:fldCharType="separate"/>
            </w:r>
            <w:r w:rsidR="001F4D06">
              <w:rPr>
                <w:noProof/>
                <w:sz w:val="20"/>
              </w:rPr>
              <w:t>[29]</w:t>
            </w:r>
            <w:r>
              <w:rPr>
                <w:sz w:val="20"/>
              </w:rPr>
              <w:fldChar w:fldCharType="end"/>
            </w:r>
          </w:p>
        </w:tc>
        <w:tc>
          <w:tcPr>
            <w:tcW w:w="4300" w:type="dxa"/>
            <w:hideMark/>
          </w:tcPr>
          <w:p w14:paraId="66527CA7" w14:textId="37C26FD3" w:rsidR="00C12A6D" w:rsidRPr="00C12A6D" w:rsidRDefault="00C12A6D" w:rsidP="000D513D">
            <w:pPr>
              <w:rPr>
                <w:sz w:val="20"/>
              </w:rPr>
            </w:pPr>
            <w:r w:rsidRPr="00C12A6D">
              <w:rPr>
                <w:sz w:val="20"/>
              </w:rPr>
              <w:t xml:space="preserve">No specific classification criteria given, but </w:t>
            </w:r>
            <w:r w:rsidR="000D513D">
              <w:rPr>
                <w:sz w:val="20"/>
              </w:rPr>
              <w:t>state</w:t>
            </w:r>
            <w:r w:rsidR="00895E06">
              <w:rPr>
                <w:sz w:val="20"/>
              </w:rPr>
              <w:t xml:space="preserve"> arthritis after a proven</w:t>
            </w:r>
            <w:r w:rsidRPr="00C12A6D">
              <w:rPr>
                <w:sz w:val="20"/>
              </w:rPr>
              <w:t xml:space="preserve"> or putative infection of the genital tract </w:t>
            </w:r>
            <w:r w:rsidR="000D513D">
              <w:rPr>
                <w:sz w:val="20"/>
              </w:rPr>
              <w:t xml:space="preserve">considered </w:t>
            </w:r>
            <w:r w:rsidRPr="00C12A6D">
              <w:rPr>
                <w:sz w:val="20"/>
              </w:rPr>
              <w:t>as sexually acquired reactive arthritis (SARA), the arthritis (referred to as "reactive") being a sterile inflammation of the synovial membrane, tendons, and fascia.</w:t>
            </w:r>
          </w:p>
        </w:tc>
        <w:tc>
          <w:tcPr>
            <w:tcW w:w="4300" w:type="dxa"/>
            <w:hideMark/>
          </w:tcPr>
          <w:p w14:paraId="058503D0" w14:textId="77777777" w:rsidR="00C12A6D" w:rsidRPr="00C12A6D" w:rsidRDefault="00C12A6D">
            <w:pPr>
              <w:rPr>
                <w:sz w:val="20"/>
              </w:rPr>
            </w:pPr>
            <w:r w:rsidRPr="00C12A6D">
              <w:rPr>
                <w:sz w:val="20"/>
              </w:rPr>
              <w:t>No screening tool described, not clear if used.</w:t>
            </w:r>
          </w:p>
        </w:tc>
        <w:tc>
          <w:tcPr>
            <w:tcW w:w="4300" w:type="dxa"/>
            <w:hideMark/>
          </w:tcPr>
          <w:p w14:paraId="5AF000AD" w14:textId="624049B0" w:rsidR="00C12A6D" w:rsidRPr="00C12A6D" w:rsidRDefault="00C12A6D" w:rsidP="000D513D">
            <w:pPr>
              <w:rPr>
                <w:sz w:val="20"/>
              </w:rPr>
            </w:pPr>
            <w:r w:rsidRPr="00C12A6D">
              <w:rPr>
                <w:sz w:val="20"/>
              </w:rPr>
              <w:t xml:space="preserve">Method of full examination not described. Excluded alternative diagnoses, such as gonococcal arthritis, gout, </w:t>
            </w:r>
            <w:r w:rsidR="000D513D">
              <w:rPr>
                <w:sz w:val="20"/>
              </w:rPr>
              <w:t xml:space="preserve">rheumatoid arthritis </w:t>
            </w:r>
            <w:r w:rsidRPr="00C12A6D">
              <w:rPr>
                <w:sz w:val="20"/>
              </w:rPr>
              <w:t xml:space="preserve">and </w:t>
            </w:r>
            <w:r w:rsidR="00895E06" w:rsidRPr="00895E06">
              <w:rPr>
                <w:sz w:val="20"/>
              </w:rPr>
              <w:t>septic arthritis</w:t>
            </w:r>
            <w:r w:rsidRPr="00C12A6D">
              <w:rPr>
                <w:sz w:val="20"/>
              </w:rPr>
              <w:t>, by appropriate investigations.</w:t>
            </w:r>
          </w:p>
        </w:tc>
      </w:tr>
    </w:tbl>
    <w:p w14:paraId="5366D933" w14:textId="77777777" w:rsidR="00C22E2C" w:rsidRDefault="00C22E2C" w:rsidP="006C2235">
      <w:pPr>
        <w:rPr>
          <w:b/>
        </w:rPr>
      </w:pPr>
    </w:p>
    <w:p w14:paraId="2BA75697" w14:textId="77777777" w:rsidR="00C22E2C" w:rsidRDefault="00C22E2C" w:rsidP="006C2235">
      <w:pPr>
        <w:rPr>
          <w:b/>
        </w:rPr>
      </w:pPr>
    </w:p>
    <w:p w14:paraId="4DB1A942" w14:textId="77777777" w:rsidR="00C13123" w:rsidRDefault="00C13123" w:rsidP="006C2235">
      <w:pPr>
        <w:rPr>
          <w:b/>
        </w:rPr>
      </w:pPr>
    </w:p>
    <w:p w14:paraId="33B730FA" w14:textId="77777777" w:rsidR="00C13123" w:rsidRDefault="00C13123" w:rsidP="006C2235">
      <w:pPr>
        <w:rPr>
          <w:b/>
        </w:rPr>
      </w:pPr>
    </w:p>
    <w:p w14:paraId="15DEC528" w14:textId="77777777" w:rsidR="00C13123" w:rsidRDefault="00C13123" w:rsidP="006C2235">
      <w:pPr>
        <w:rPr>
          <w:b/>
        </w:rPr>
      </w:pPr>
    </w:p>
    <w:p w14:paraId="1E3E5D4F" w14:textId="77777777" w:rsidR="00B1192D" w:rsidRDefault="00B1192D" w:rsidP="006C2235">
      <w:pPr>
        <w:rPr>
          <w:b/>
        </w:rPr>
      </w:pPr>
    </w:p>
    <w:p w14:paraId="598E6801" w14:textId="77777777" w:rsidR="00B1192D" w:rsidRDefault="00B1192D" w:rsidP="006C2235">
      <w:pPr>
        <w:rPr>
          <w:b/>
        </w:rPr>
      </w:pPr>
    </w:p>
    <w:p w14:paraId="03828976" w14:textId="77777777" w:rsidR="00E27895" w:rsidRDefault="00E27895" w:rsidP="006C2235">
      <w:pPr>
        <w:rPr>
          <w:b/>
        </w:rPr>
      </w:pPr>
    </w:p>
    <w:p w14:paraId="4738D311" w14:textId="2E1B317E" w:rsidR="00C22E2C" w:rsidRDefault="00A527CD" w:rsidP="00B16E09">
      <w:pPr>
        <w:outlineLvl w:val="0"/>
        <w:rPr>
          <w:b/>
        </w:rPr>
      </w:pPr>
      <w:r>
        <w:rPr>
          <w:b/>
        </w:rPr>
        <w:t>Table 3</w:t>
      </w:r>
      <w:r w:rsidR="00C867B7">
        <w:rPr>
          <w:b/>
        </w:rPr>
        <w:t xml:space="preserve"> </w:t>
      </w:r>
      <w:r w:rsidR="00C867B7" w:rsidRPr="00A527CD">
        <w:t>Risk of bias asse</w:t>
      </w:r>
      <w:r w:rsidR="0037242A" w:rsidRPr="00A527CD">
        <w:t>ssment using RTI Item Bank tool</w:t>
      </w:r>
    </w:p>
    <w:tbl>
      <w:tblPr>
        <w:tblStyle w:val="TableGrid"/>
        <w:tblW w:w="14312" w:type="dxa"/>
        <w:tblLayout w:type="fixed"/>
        <w:tblLook w:val="04A0" w:firstRow="1" w:lastRow="0" w:firstColumn="1" w:lastColumn="0" w:noHBand="0" w:noVBand="1"/>
      </w:tblPr>
      <w:tblGrid>
        <w:gridCol w:w="7083"/>
        <w:gridCol w:w="1807"/>
        <w:gridCol w:w="1807"/>
        <w:gridCol w:w="1807"/>
        <w:gridCol w:w="1808"/>
      </w:tblGrid>
      <w:tr w:rsidR="00C867B7" w:rsidRPr="00C867B7" w14:paraId="6CCDABB8" w14:textId="77777777" w:rsidTr="00CE2EB0">
        <w:trPr>
          <w:trHeight w:val="567"/>
        </w:trPr>
        <w:tc>
          <w:tcPr>
            <w:tcW w:w="7083" w:type="dxa"/>
            <w:hideMark/>
          </w:tcPr>
          <w:p w14:paraId="6A0611CF" w14:textId="77777777" w:rsidR="00C867B7" w:rsidRPr="00C867B7" w:rsidRDefault="00C867B7">
            <w:pPr>
              <w:rPr>
                <w:b/>
                <w:bCs/>
              </w:rPr>
            </w:pPr>
            <w:r w:rsidRPr="00C867B7">
              <w:rPr>
                <w:b/>
                <w:bCs/>
              </w:rPr>
              <w:t>Item</w:t>
            </w:r>
          </w:p>
        </w:tc>
        <w:tc>
          <w:tcPr>
            <w:tcW w:w="1807" w:type="dxa"/>
            <w:hideMark/>
          </w:tcPr>
          <w:p w14:paraId="05E61BDA" w14:textId="77777777" w:rsidR="00C867B7" w:rsidRPr="00C867B7" w:rsidRDefault="00C867B7">
            <w:pPr>
              <w:rPr>
                <w:b/>
                <w:bCs/>
              </w:rPr>
            </w:pPr>
            <w:r w:rsidRPr="00C867B7">
              <w:rPr>
                <w:b/>
                <w:bCs/>
              </w:rPr>
              <w:t>Dimension of bias</w:t>
            </w:r>
          </w:p>
        </w:tc>
        <w:tc>
          <w:tcPr>
            <w:tcW w:w="1807" w:type="dxa"/>
            <w:noWrap/>
            <w:hideMark/>
          </w:tcPr>
          <w:p w14:paraId="67C73204" w14:textId="53286D4A" w:rsidR="00C867B7" w:rsidRPr="00C867B7" w:rsidRDefault="00C867B7" w:rsidP="001F4D06">
            <w:pPr>
              <w:rPr>
                <w:b/>
                <w:bCs/>
              </w:rPr>
            </w:pPr>
            <w:r w:rsidRPr="00C867B7">
              <w:rPr>
                <w:b/>
                <w:bCs/>
              </w:rPr>
              <w:t>Keat</w:t>
            </w:r>
            <w:r w:rsidR="00075EE0">
              <w:rPr>
                <w:b/>
                <w:bCs/>
              </w:rPr>
              <w:t xml:space="preserve"> et al.</w:t>
            </w:r>
            <w:r w:rsidR="0065034F">
              <w:rPr>
                <w:b/>
                <w:bCs/>
              </w:rPr>
              <w:t xml:space="preserve"> </w:t>
            </w:r>
            <w:r w:rsidR="00075EE0">
              <w:rPr>
                <w:b/>
                <w:bCs/>
              </w:rPr>
              <w:fldChar w:fldCharType="begin"/>
            </w:r>
            <w:r w:rsidR="001F4D06">
              <w:rPr>
                <w:b/>
                <w:bCs/>
              </w:rPr>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75EE0">
              <w:rPr>
                <w:b/>
                <w:bCs/>
              </w:rPr>
              <w:fldChar w:fldCharType="separate"/>
            </w:r>
            <w:r w:rsidR="001F4D06">
              <w:rPr>
                <w:b/>
                <w:bCs/>
                <w:noProof/>
              </w:rPr>
              <w:t>[29]</w:t>
            </w:r>
            <w:r w:rsidR="00075EE0">
              <w:rPr>
                <w:b/>
                <w:bCs/>
              </w:rPr>
              <w:fldChar w:fldCharType="end"/>
            </w:r>
          </w:p>
        </w:tc>
        <w:tc>
          <w:tcPr>
            <w:tcW w:w="1807" w:type="dxa"/>
            <w:noWrap/>
            <w:hideMark/>
          </w:tcPr>
          <w:p w14:paraId="5FD6A9A7" w14:textId="55CE5420" w:rsidR="00C867B7" w:rsidRPr="00C867B7" w:rsidRDefault="00C867B7" w:rsidP="001F4D06">
            <w:pPr>
              <w:rPr>
                <w:b/>
                <w:bCs/>
              </w:rPr>
            </w:pPr>
            <w:r w:rsidRPr="00C867B7">
              <w:rPr>
                <w:b/>
                <w:bCs/>
              </w:rPr>
              <w:t>Rich</w:t>
            </w:r>
            <w:r w:rsidR="00075EE0">
              <w:rPr>
                <w:b/>
                <w:bCs/>
              </w:rPr>
              <w:t xml:space="preserve"> et al.</w:t>
            </w:r>
            <w:r w:rsidR="0065034F">
              <w:rPr>
                <w:b/>
                <w:bCs/>
              </w:rPr>
              <w:t xml:space="preserve"> </w:t>
            </w:r>
            <w:r w:rsidR="00075EE0">
              <w:rPr>
                <w:b/>
                <w:bCs/>
              </w:rPr>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rPr>
                <w:b/>
                <w:bCs/>
              </w:rPr>
              <w:instrText xml:space="preserve"> ADDIN EN.CITE </w:instrText>
            </w:r>
            <w:r w:rsidR="001F4D06">
              <w:rPr>
                <w:b/>
                <w:bCs/>
              </w:rPr>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rPr>
                <w:b/>
                <w:bCs/>
              </w:rPr>
              <w:instrText xml:space="preserve"> ADDIN EN.CITE.DATA </w:instrText>
            </w:r>
            <w:r w:rsidR="001F4D06">
              <w:rPr>
                <w:b/>
                <w:bCs/>
              </w:rPr>
            </w:r>
            <w:r w:rsidR="001F4D06">
              <w:rPr>
                <w:b/>
                <w:bCs/>
              </w:rPr>
              <w:fldChar w:fldCharType="end"/>
            </w:r>
            <w:r w:rsidR="00075EE0">
              <w:rPr>
                <w:b/>
                <w:bCs/>
              </w:rPr>
            </w:r>
            <w:r w:rsidR="00075EE0">
              <w:rPr>
                <w:b/>
                <w:bCs/>
              </w:rPr>
              <w:fldChar w:fldCharType="separate"/>
            </w:r>
            <w:r w:rsidR="001F4D06">
              <w:rPr>
                <w:b/>
                <w:bCs/>
                <w:noProof/>
              </w:rPr>
              <w:t>[30]</w:t>
            </w:r>
            <w:r w:rsidR="00075EE0">
              <w:rPr>
                <w:b/>
                <w:bCs/>
              </w:rPr>
              <w:fldChar w:fldCharType="end"/>
            </w:r>
          </w:p>
        </w:tc>
        <w:tc>
          <w:tcPr>
            <w:tcW w:w="1808" w:type="dxa"/>
            <w:noWrap/>
            <w:hideMark/>
          </w:tcPr>
          <w:p w14:paraId="49376294" w14:textId="5DC71F27" w:rsidR="00C867B7" w:rsidRPr="00C867B7" w:rsidRDefault="00C867B7" w:rsidP="001F4D06">
            <w:pPr>
              <w:rPr>
                <w:b/>
                <w:bCs/>
              </w:rPr>
            </w:pPr>
            <w:r w:rsidRPr="00C867B7">
              <w:rPr>
                <w:b/>
                <w:bCs/>
              </w:rPr>
              <w:t>Carter</w:t>
            </w:r>
            <w:r w:rsidR="00075EE0">
              <w:rPr>
                <w:b/>
                <w:bCs/>
              </w:rPr>
              <w:t xml:space="preserve"> et al.</w:t>
            </w:r>
            <w:r w:rsidR="0065034F">
              <w:rPr>
                <w:b/>
                <w:bCs/>
              </w:rPr>
              <w:t xml:space="preserve"> </w:t>
            </w:r>
            <w:r w:rsidR="006F10FC">
              <w:rPr>
                <w:b/>
                <w:bCs/>
              </w:rPr>
              <w:fldChar w:fldCharType="begin"/>
            </w:r>
            <w:r w:rsidR="001F4D06">
              <w:rPr>
                <w:b/>
                <w:bCs/>
              </w:rPr>
              <w:instrText xml:space="preserve"> ADDIN EN.CITE &lt;EndNote&gt;&lt;Cite&gt;&lt;Author&gt;Carter&lt;/Author&gt;&lt;Year&gt;2013&lt;/Year&gt;&lt;RecNum&gt;469&lt;/RecNum&gt;&lt;DisplayText&gt;[31]&lt;/DisplayText&gt;&lt;record&gt;&lt;rec-number&gt;469&lt;/rec-number&gt;&lt;foreign-keys&gt;&lt;key app="EN" db-id="xxett0apcfsarre20do5pveetx5p02tzapze" timestamp="1401428596"&gt;469&lt;/key&gt;&lt;key app="ENWeb" db-id=""&gt;0&lt;/key&gt;&lt;/foreign-keys&gt;&lt;ref-type name="Journal Article"&gt;17&lt;/ref-type&gt;&lt;contributors&gt;&lt;authors&gt;&lt;author&gt;Carter, J. D.&lt;/author&gt;&lt;author&gt;Rehman, A.&lt;/author&gt;&lt;author&gt;Guthrie, J. P.&lt;/author&gt;&lt;author&gt;Gerard, H. C.&lt;/author&gt;&lt;author&gt;Stanich, J.&lt;/author&gt;&lt;author&gt;Hudson, A. P.&lt;/author&gt;&lt;/authors&gt;&lt;/contributors&gt;&lt;auth-address&gt;From the Department of Internal Medicine, Division of Rheumatology, University of South Florida College of Medicine, Tampa, Florida, USA. jocarter@health.usf.edu&lt;/auth-address&gt;&lt;titles&gt;&lt;title&gt;Attack rate of Chlamydia-induced reactive arthritis and effect of the CCR5-Delta-32 mutation: a prospective analys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578-82&lt;/pages&gt;&lt;volume&gt;40&lt;/volume&gt;&lt;number&gt;9&lt;/number&gt;&lt;dates&gt;&lt;year&gt;2013&lt;/year&gt;&lt;pub-dates&gt;&lt;date&gt;Sep&lt;/date&gt;&lt;/pub-dates&gt;&lt;/dates&gt;&lt;isbn&gt;0315-162X (Print)&amp;#xD;0315-162X (Linking)&lt;/isbn&gt;&lt;accession-num&gt;23818716&lt;/accession-num&gt;&lt;urls&gt;&lt;related-urls&gt;&lt;url&gt;http://www.ncbi.nlm.nih.gov/pubmed/23818716&lt;/url&gt;&lt;/related-urls&gt;&lt;/urls&gt;&lt;electronic-resource-num&gt;10.3899/jrheum.130136&lt;/electronic-resource-num&gt;&lt;/record&gt;&lt;/Cite&gt;&lt;/EndNote&gt;</w:instrText>
            </w:r>
            <w:r w:rsidR="006F10FC">
              <w:rPr>
                <w:b/>
                <w:bCs/>
              </w:rPr>
              <w:fldChar w:fldCharType="separate"/>
            </w:r>
            <w:r w:rsidR="001F4D06">
              <w:rPr>
                <w:b/>
                <w:bCs/>
                <w:noProof/>
              </w:rPr>
              <w:t>[31]</w:t>
            </w:r>
            <w:r w:rsidR="006F10FC">
              <w:rPr>
                <w:b/>
                <w:bCs/>
              </w:rPr>
              <w:fldChar w:fldCharType="end"/>
            </w:r>
          </w:p>
        </w:tc>
      </w:tr>
      <w:tr w:rsidR="00C867B7" w:rsidRPr="00C867B7" w14:paraId="474EEC9A" w14:textId="77777777" w:rsidTr="00CE2EB0">
        <w:trPr>
          <w:trHeight w:val="300"/>
        </w:trPr>
        <w:tc>
          <w:tcPr>
            <w:tcW w:w="7083" w:type="dxa"/>
            <w:hideMark/>
          </w:tcPr>
          <w:p w14:paraId="29419786" w14:textId="77777777" w:rsidR="00C867B7" w:rsidRPr="00C867B7" w:rsidRDefault="00C867B7">
            <w:pPr>
              <w:rPr>
                <w:sz w:val="20"/>
              </w:rPr>
            </w:pPr>
            <w:r w:rsidRPr="00C867B7">
              <w:rPr>
                <w:sz w:val="20"/>
              </w:rPr>
              <w:t xml:space="preserve">Is the study design prospective, retrospective, or mixed? </w:t>
            </w:r>
          </w:p>
        </w:tc>
        <w:tc>
          <w:tcPr>
            <w:tcW w:w="1807" w:type="dxa"/>
            <w:hideMark/>
          </w:tcPr>
          <w:p w14:paraId="545EB5E3" w14:textId="77777777" w:rsidR="00C867B7" w:rsidRPr="00C867B7" w:rsidRDefault="00C867B7">
            <w:pPr>
              <w:rPr>
                <w:sz w:val="20"/>
              </w:rPr>
            </w:pPr>
            <w:r w:rsidRPr="00C867B7">
              <w:rPr>
                <w:sz w:val="20"/>
              </w:rPr>
              <w:t xml:space="preserve">Selection bias; performance bias; detection bias </w:t>
            </w:r>
          </w:p>
        </w:tc>
        <w:tc>
          <w:tcPr>
            <w:tcW w:w="1807" w:type="dxa"/>
            <w:noWrap/>
            <w:hideMark/>
          </w:tcPr>
          <w:p w14:paraId="5074A6DF" w14:textId="2B0AF408" w:rsidR="00C867B7" w:rsidRPr="00C867B7" w:rsidRDefault="007F12BB">
            <w:pPr>
              <w:rPr>
                <w:sz w:val="20"/>
              </w:rPr>
            </w:pPr>
            <w:r w:rsidRPr="00C867B7">
              <w:rPr>
                <w:sz w:val="20"/>
              </w:rPr>
              <w:t>Prospective</w:t>
            </w:r>
          </w:p>
        </w:tc>
        <w:tc>
          <w:tcPr>
            <w:tcW w:w="1807" w:type="dxa"/>
            <w:noWrap/>
            <w:hideMark/>
          </w:tcPr>
          <w:p w14:paraId="263297F3" w14:textId="70903AAA" w:rsidR="00C867B7" w:rsidRPr="00C867B7" w:rsidRDefault="007F12BB">
            <w:pPr>
              <w:rPr>
                <w:sz w:val="20"/>
              </w:rPr>
            </w:pPr>
            <w:r w:rsidRPr="00C867B7">
              <w:rPr>
                <w:sz w:val="20"/>
              </w:rPr>
              <w:t>Prospective</w:t>
            </w:r>
          </w:p>
        </w:tc>
        <w:tc>
          <w:tcPr>
            <w:tcW w:w="1808" w:type="dxa"/>
            <w:noWrap/>
            <w:hideMark/>
          </w:tcPr>
          <w:p w14:paraId="7DFBFE12" w14:textId="77777777" w:rsidR="00C867B7" w:rsidRPr="00C867B7" w:rsidRDefault="00C867B7">
            <w:pPr>
              <w:rPr>
                <w:sz w:val="20"/>
              </w:rPr>
            </w:pPr>
            <w:r w:rsidRPr="00C867B7">
              <w:rPr>
                <w:sz w:val="20"/>
              </w:rPr>
              <w:t>Prospective</w:t>
            </w:r>
          </w:p>
        </w:tc>
      </w:tr>
      <w:tr w:rsidR="00C867B7" w:rsidRPr="00C867B7" w14:paraId="549E5CAF" w14:textId="77777777" w:rsidTr="00CE2EB0">
        <w:trPr>
          <w:trHeight w:val="300"/>
        </w:trPr>
        <w:tc>
          <w:tcPr>
            <w:tcW w:w="7083" w:type="dxa"/>
            <w:hideMark/>
          </w:tcPr>
          <w:p w14:paraId="39D7B7B9" w14:textId="77777777" w:rsidR="00C867B7" w:rsidRPr="00C867B7" w:rsidRDefault="00C867B7">
            <w:pPr>
              <w:rPr>
                <w:sz w:val="20"/>
              </w:rPr>
            </w:pPr>
            <w:r w:rsidRPr="00C867B7">
              <w:rPr>
                <w:sz w:val="20"/>
              </w:rPr>
              <w:t>Are critical inclusion/exclusion criteria clearly stated?</w:t>
            </w:r>
          </w:p>
        </w:tc>
        <w:tc>
          <w:tcPr>
            <w:tcW w:w="1807" w:type="dxa"/>
            <w:hideMark/>
          </w:tcPr>
          <w:p w14:paraId="23AFFDA4" w14:textId="77777777" w:rsidR="00C867B7" w:rsidRPr="00C867B7" w:rsidRDefault="00C867B7">
            <w:pPr>
              <w:rPr>
                <w:sz w:val="20"/>
              </w:rPr>
            </w:pPr>
            <w:r w:rsidRPr="00C867B7">
              <w:rPr>
                <w:sz w:val="20"/>
              </w:rPr>
              <w:t xml:space="preserve">Selection bias </w:t>
            </w:r>
          </w:p>
        </w:tc>
        <w:tc>
          <w:tcPr>
            <w:tcW w:w="1807" w:type="dxa"/>
            <w:noWrap/>
            <w:hideMark/>
          </w:tcPr>
          <w:p w14:paraId="31A2305B" w14:textId="77777777" w:rsidR="00C867B7" w:rsidRPr="00C867B7" w:rsidRDefault="00C867B7">
            <w:pPr>
              <w:rPr>
                <w:sz w:val="20"/>
              </w:rPr>
            </w:pPr>
            <w:r w:rsidRPr="00C867B7">
              <w:rPr>
                <w:sz w:val="20"/>
              </w:rPr>
              <w:t>Partially</w:t>
            </w:r>
          </w:p>
        </w:tc>
        <w:tc>
          <w:tcPr>
            <w:tcW w:w="1807" w:type="dxa"/>
            <w:noWrap/>
            <w:hideMark/>
          </w:tcPr>
          <w:p w14:paraId="3625DA3E" w14:textId="77777777" w:rsidR="00C867B7" w:rsidRPr="00C867B7" w:rsidRDefault="00C867B7">
            <w:pPr>
              <w:rPr>
                <w:sz w:val="20"/>
              </w:rPr>
            </w:pPr>
            <w:r w:rsidRPr="00C867B7">
              <w:rPr>
                <w:sz w:val="20"/>
              </w:rPr>
              <w:t>Yes</w:t>
            </w:r>
          </w:p>
        </w:tc>
        <w:tc>
          <w:tcPr>
            <w:tcW w:w="1808" w:type="dxa"/>
            <w:noWrap/>
            <w:hideMark/>
          </w:tcPr>
          <w:p w14:paraId="6532456D" w14:textId="593DC071" w:rsidR="00C867B7" w:rsidRPr="00C867B7" w:rsidRDefault="007F12BB">
            <w:pPr>
              <w:rPr>
                <w:sz w:val="20"/>
              </w:rPr>
            </w:pPr>
            <w:r>
              <w:rPr>
                <w:sz w:val="20"/>
              </w:rPr>
              <w:t>Yes</w:t>
            </w:r>
          </w:p>
        </w:tc>
      </w:tr>
      <w:tr w:rsidR="00C867B7" w:rsidRPr="00C867B7" w14:paraId="7F614D69" w14:textId="77777777" w:rsidTr="00CE2EB0">
        <w:trPr>
          <w:trHeight w:val="315"/>
        </w:trPr>
        <w:tc>
          <w:tcPr>
            <w:tcW w:w="7083" w:type="dxa"/>
            <w:hideMark/>
          </w:tcPr>
          <w:p w14:paraId="5A56899A" w14:textId="77777777" w:rsidR="00C867B7" w:rsidRPr="00C867B7" w:rsidRDefault="00C867B7">
            <w:pPr>
              <w:rPr>
                <w:sz w:val="20"/>
              </w:rPr>
            </w:pPr>
            <w:r w:rsidRPr="00C867B7">
              <w:rPr>
                <w:sz w:val="20"/>
              </w:rPr>
              <w:t>Are the inclusion/exclusion criteria measured using valid and reliable measures?</w:t>
            </w:r>
          </w:p>
        </w:tc>
        <w:tc>
          <w:tcPr>
            <w:tcW w:w="1807" w:type="dxa"/>
            <w:hideMark/>
          </w:tcPr>
          <w:p w14:paraId="44E9C597" w14:textId="77777777" w:rsidR="00C867B7" w:rsidRPr="00C867B7" w:rsidRDefault="00C867B7">
            <w:pPr>
              <w:rPr>
                <w:sz w:val="20"/>
              </w:rPr>
            </w:pPr>
            <w:r w:rsidRPr="00C867B7">
              <w:rPr>
                <w:sz w:val="20"/>
              </w:rPr>
              <w:t xml:space="preserve">Information bias </w:t>
            </w:r>
          </w:p>
        </w:tc>
        <w:tc>
          <w:tcPr>
            <w:tcW w:w="1807" w:type="dxa"/>
            <w:noWrap/>
            <w:hideMark/>
          </w:tcPr>
          <w:p w14:paraId="574E1A3B" w14:textId="77777777" w:rsidR="00C867B7" w:rsidRPr="00C867B7" w:rsidRDefault="00FE1F3E">
            <w:pPr>
              <w:rPr>
                <w:sz w:val="20"/>
              </w:rPr>
            </w:pPr>
            <w:r w:rsidRPr="00FE1F3E">
              <w:rPr>
                <w:sz w:val="20"/>
              </w:rPr>
              <w:t>Partially</w:t>
            </w:r>
          </w:p>
        </w:tc>
        <w:tc>
          <w:tcPr>
            <w:tcW w:w="1807" w:type="dxa"/>
            <w:noWrap/>
            <w:hideMark/>
          </w:tcPr>
          <w:p w14:paraId="6A51243F" w14:textId="77777777" w:rsidR="00C867B7" w:rsidRPr="00C867B7" w:rsidRDefault="00FE1F3E">
            <w:pPr>
              <w:rPr>
                <w:sz w:val="20"/>
              </w:rPr>
            </w:pPr>
            <w:r w:rsidRPr="00FE1F3E">
              <w:rPr>
                <w:sz w:val="20"/>
              </w:rPr>
              <w:t>Partially</w:t>
            </w:r>
          </w:p>
        </w:tc>
        <w:tc>
          <w:tcPr>
            <w:tcW w:w="1808" w:type="dxa"/>
            <w:noWrap/>
            <w:hideMark/>
          </w:tcPr>
          <w:p w14:paraId="45E8646C" w14:textId="77777777" w:rsidR="00C867B7" w:rsidRPr="00C867B7" w:rsidRDefault="00FE1F3E">
            <w:pPr>
              <w:rPr>
                <w:sz w:val="20"/>
              </w:rPr>
            </w:pPr>
            <w:r w:rsidRPr="00FE1F3E">
              <w:rPr>
                <w:sz w:val="20"/>
              </w:rPr>
              <w:t>Partially</w:t>
            </w:r>
          </w:p>
        </w:tc>
      </w:tr>
      <w:tr w:rsidR="00C867B7" w:rsidRPr="00C867B7" w14:paraId="41838630" w14:textId="77777777" w:rsidTr="00CE2EB0">
        <w:trPr>
          <w:trHeight w:val="300"/>
        </w:trPr>
        <w:tc>
          <w:tcPr>
            <w:tcW w:w="7083" w:type="dxa"/>
            <w:hideMark/>
          </w:tcPr>
          <w:p w14:paraId="52E3AE9A" w14:textId="77777777" w:rsidR="00C867B7" w:rsidRPr="00C867B7" w:rsidRDefault="00FE1F3E">
            <w:pPr>
              <w:rPr>
                <w:sz w:val="20"/>
              </w:rPr>
            </w:pPr>
            <w:r>
              <w:rPr>
                <w:sz w:val="20"/>
              </w:rPr>
              <w:t>Is the</w:t>
            </w:r>
            <w:r w:rsidR="00C867B7" w:rsidRPr="00C867B7">
              <w:rPr>
                <w:sz w:val="20"/>
              </w:rPr>
              <w:t xml:space="preserve"> intervention or exposure</w:t>
            </w:r>
            <w:r>
              <w:rPr>
                <w:sz w:val="20"/>
              </w:rPr>
              <w:t xml:space="preserve"> clearly described in enough detail</w:t>
            </w:r>
            <w:r w:rsidR="00C867B7" w:rsidRPr="00C867B7">
              <w:rPr>
                <w:sz w:val="20"/>
              </w:rPr>
              <w:t>?</w:t>
            </w:r>
          </w:p>
        </w:tc>
        <w:tc>
          <w:tcPr>
            <w:tcW w:w="1807" w:type="dxa"/>
            <w:hideMark/>
          </w:tcPr>
          <w:p w14:paraId="03AE34B9" w14:textId="77777777" w:rsidR="00C867B7" w:rsidRPr="00C867B7" w:rsidRDefault="00C867B7">
            <w:pPr>
              <w:rPr>
                <w:sz w:val="20"/>
              </w:rPr>
            </w:pPr>
            <w:r w:rsidRPr="00C867B7">
              <w:rPr>
                <w:sz w:val="20"/>
              </w:rPr>
              <w:t xml:space="preserve">Performance bias </w:t>
            </w:r>
          </w:p>
        </w:tc>
        <w:tc>
          <w:tcPr>
            <w:tcW w:w="1807" w:type="dxa"/>
            <w:noWrap/>
            <w:hideMark/>
          </w:tcPr>
          <w:p w14:paraId="4D294A77" w14:textId="77777777" w:rsidR="00C867B7" w:rsidRPr="00C867B7" w:rsidRDefault="00FE1F3E">
            <w:pPr>
              <w:rPr>
                <w:sz w:val="20"/>
              </w:rPr>
            </w:pPr>
            <w:r w:rsidRPr="00FE1F3E">
              <w:rPr>
                <w:sz w:val="20"/>
              </w:rPr>
              <w:t>Partially</w:t>
            </w:r>
          </w:p>
        </w:tc>
        <w:tc>
          <w:tcPr>
            <w:tcW w:w="1807" w:type="dxa"/>
            <w:noWrap/>
            <w:hideMark/>
          </w:tcPr>
          <w:p w14:paraId="441A85FB" w14:textId="77777777" w:rsidR="00C867B7" w:rsidRPr="00C867B7" w:rsidRDefault="00FE1F3E">
            <w:pPr>
              <w:rPr>
                <w:sz w:val="20"/>
              </w:rPr>
            </w:pPr>
            <w:r w:rsidRPr="00FE1F3E">
              <w:rPr>
                <w:sz w:val="20"/>
              </w:rPr>
              <w:t>Partially</w:t>
            </w:r>
          </w:p>
        </w:tc>
        <w:tc>
          <w:tcPr>
            <w:tcW w:w="1808" w:type="dxa"/>
            <w:noWrap/>
            <w:hideMark/>
          </w:tcPr>
          <w:p w14:paraId="4892C45A" w14:textId="77777777" w:rsidR="00C867B7" w:rsidRPr="00C867B7" w:rsidRDefault="00FE1F3E">
            <w:pPr>
              <w:rPr>
                <w:sz w:val="20"/>
              </w:rPr>
            </w:pPr>
            <w:r w:rsidRPr="00FE1F3E">
              <w:rPr>
                <w:sz w:val="20"/>
              </w:rPr>
              <w:t>Partially</w:t>
            </w:r>
          </w:p>
        </w:tc>
      </w:tr>
      <w:tr w:rsidR="00C867B7" w:rsidRPr="00C867B7" w14:paraId="264710E9" w14:textId="77777777" w:rsidTr="00CE2EB0">
        <w:trPr>
          <w:trHeight w:val="300"/>
        </w:trPr>
        <w:tc>
          <w:tcPr>
            <w:tcW w:w="7083" w:type="dxa"/>
            <w:hideMark/>
          </w:tcPr>
          <w:p w14:paraId="6DBFC2F1" w14:textId="77777777" w:rsidR="00C867B7" w:rsidRPr="00C867B7" w:rsidRDefault="00C867B7">
            <w:pPr>
              <w:rPr>
                <w:sz w:val="20"/>
              </w:rPr>
            </w:pPr>
            <w:r w:rsidRPr="00C867B7">
              <w:rPr>
                <w:sz w:val="20"/>
              </w:rPr>
              <w:t>Are the important outcomes pre-specified by the researchers?</w:t>
            </w:r>
          </w:p>
        </w:tc>
        <w:tc>
          <w:tcPr>
            <w:tcW w:w="1807" w:type="dxa"/>
            <w:hideMark/>
          </w:tcPr>
          <w:p w14:paraId="70A679C7" w14:textId="77777777" w:rsidR="00C867B7" w:rsidRPr="00C867B7" w:rsidRDefault="00C867B7">
            <w:pPr>
              <w:rPr>
                <w:sz w:val="20"/>
              </w:rPr>
            </w:pPr>
            <w:r w:rsidRPr="00C867B7">
              <w:rPr>
                <w:sz w:val="20"/>
              </w:rPr>
              <w:t xml:space="preserve">Reporting bias </w:t>
            </w:r>
          </w:p>
        </w:tc>
        <w:tc>
          <w:tcPr>
            <w:tcW w:w="1807" w:type="dxa"/>
            <w:noWrap/>
            <w:hideMark/>
          </w:tcPr>
          <w:p w14:paraId="3D9ACC97" w14:textId="77777777" w:rsidR="00C867B7" w:rsidRPr="00C867B7" w:rsidRDefault="00C867B7">
            <w:pPr>
              <w:rPr>
                <w:sz w:val="20"/>
              </w:rPr>
            </w:pPr>
            <w:r w:rsidRPr="00C867B7">
              <w:rPr>
                <w:sz w:val="20"/>
              </w:rPr>
              <w:t>Partially</w:t>
            </w:r>
          </w:p>
        </w:tc>
        <w:tc>
          <w:tcPr>
            <w:tcW w:w="1807" w:type="dxa"/>
            <w:noWrap/>
            <w:hideMark/>
          </w:tcPr>
          <w:p w14:paraId="76A79C16" w14:textId="77777777" w:rsidR="00C867B7" w:rsidRPr="00C867B7" w:rsidRDefault="00C867B7">
            <w:pPr>
              <w:rPr>
                <w:sz w:val="20"/>
              </w:rPr>
            </w:pPr>
            <w:r>
              <w:rPr>
                <w:sz w:val="20"/>
              </w:rPr>
              <w:t>Partially</w:t>
            </w:r>
          </w:p>
        </w:tc>
        <w:tc>
          <w:tcPr>
            <w:tcW w:w="1808" w:type="dxa"/>
            <w:noWrap/>
            <w:hideMark/>
          </w:tcPr>
          <w:p w14:paraId="171BF307" w14:textId="77777777" w:rsidR="00C867B7" w:rsidRPr="00C867B7" w:rsidRDefault="00C867B7">
            <w:pPr>
              <w:rPr>
                <w:sz w:val="20"/>
              </w:rPr>
            </w:pPr>
            <w:r w:rsidRPr="00C867B7">
              <w:rPr>
                <w:sz w:val="20"/>
              </w:rPr>
              <w:t>Yes</w:t>
            </w:r>
          </w:p>
        </w:tc>
      </w:tr>
      <w:tr w:rsidR="00C867B7" w:rsidRPr="00C867B7" w14:paraId="36C2DC20" w14:textId="77777777" w:rsidTr="00CE2EB0">
        <w:trPr>
          <w:trHeight w:val="525"/>
        </w:trPr>
        <w:tc>
          <w:tcPr>
            <w:tcW w:w="7083" w:type="dxa"/>
            <w:hideMark/>
          </w:tcPr>
          <w:p w14:paraId="0F608B6C" w14:textId="77777777" w:rsidR="00C867B7" w:rsidRPr="00C867B7" w:rsidRDefault="00C867B7">
            <w:pPr>
              <w:rPr>
                <w:sz w:val="20"/>
              </w:rPr>
            </w:pPr>
            <w:r w:rsidRPr="00C867B7">
              <w:rPr>
                <w:sz w:val="20"/>
              </w:rPr>
              <w:t>Are interventions/exposures assessed using valid and reliable measures, implemented consistently across all study participants?</w:t>
            </w:r>
          </w:p>
        </w:tc>
        <w:tc>
          <w:tcPr>
            <w:tcW w:w="1807" w:type="dxa"/>
            <w:hideMark/>
          </w:tcPr>
          <w:p w14:paraId="05D15A5F" w14:textId="77777777" w:rsidR="00C867B7" w:rsidRPr="00C867B7" w:rsidRDefault="00C867B7">
            <w:pPr>
              <w:rPr>
                <w:sz w:val="20"/>
              </w:rPr>
            </w:pPr>
            <w:r w:rsidRPr="00C867B7">
              <w:rPr>
                <w:sz w:val="20"/>
              </w:rPr>
              <w:t xml:space="preserve">Information bias </w:t>
            </w:r>
          </w:p>
        </w:tc>
        <w:tc>
          <w:tcPr>
            <w:tcW w:w="1807" w:type="dxa"/>
            <w:noWrap/>
            <w:hideMark/>
          </w:tcPr>
          <w:p w14:paraId="4B84A176" w14:textId="1D8B0A6E" w:rsidR="00C867B7" w:rsidRPr="00C867B7" w:rsidRDefault="007F12BB">
            <w:pPr>
              <w:rPr>
                <w:sz w:val="20"/>
              </w:rPr>
            </w:pPr>
            <w:r w:rsidRPr="007F12BB">
              <w:rPr>
                <w:sz w:val="20"/>
              </w:rPr>
              <w:t>Partially</w:t>
            </w:r>
          </w:p>
        </w:tc>
        <w:tc>
          <w:tcPr>
            <w:tcW w:w="1807" w:type="dxa"/>
            <w:noWrap/>
            <w:hideMark/>
          </w:tcPr>
          <w:p w14:paraId="3A33197D" w14:textId="77777777" w:rsidR="00C867B7" w:rsidRPr="00C867B7" w:rsidRDefault="00C867B7">
            <w:pPr>
              <w:rPr>
                <w:sz w:val="20"/>
              </w:rPr>
            </w:pPr>
            <w:r w:rsidRPr="00C867B7">
              <w:rPr>
                <w:sz w:val="20"/>
              </w:rPr>
              <w:t>Partially</w:t>
            </w:r>
          </w:p>
        </w:tc>
        <w:tc>
          <w:tcPr>
            <w:tcW w:w="1808" w:type="dxa"/>
            <w:noWrap/>
            <w:hideMark/>
          </w:tcPr>
          <w:p w14:paraId="5565A048" w14:textId="30B1B039" w:rsidR="00C867B7" w:rsidRPr="00C867B7" w:rsidRDefault="007F12BB">
            <w:pPr>
              <w:rPr>
                <w:sz w:val="20"/>
              </w:rPr>
            </w:pPr>
            <w:r w:rsidRPr="007F12BB">
              <w:rPr>
                <w:sz w:val="20"/>
              </w:rPr>
              <w:t>Partially</w:t>
            </w:r>
          </w:p>
        </w:tc>
      </w:tr>
      <w:tr w:rsidR="00C867B7" w:rsidRPr="00C867B7" w14:paraId="1EF85E2A" w14:textId="77777777" w:rsidTr="00CE2EB0">
        <w:trPr>
          <w:trHeight w:val="525"/>
        </w:trPr>
        <w:tc>
          <w:tcPr>
            <w:tcW w:w="7083" w:type="dxa"/>
            <w:hideMark/>
          </w:tcPr>
          <w:p w14:paraId="6C8375AA" w14:textId="77777777" w:rsidR="00C867B7" w:rsidRPr="00C867B7" w:rsidRDefault="00C867B7">
            <w:pPr>
              <w:rPr>
                <w:sz w:val="20"/>
              </w:rPr>
            </w:pPr>
            <w:r w:rsidRPr="00C867B7">
              <w:rPr>
                <w:sz w:val="20"/>
              </w:rPr>
              <w:t>Are primary outcomes assessed using valid and reliable measures, implemented consistently across all study participants?</w:t>
            </w:r>
          </w:p>
        </w:tc>
        <w:tc>
          <w:tcPr>
            <w:tcW w:w="1807" w:type="dxa"/>
            <w:hideMark/>
          </w:tcPr>
          <w:p w14:paraId="0A45E3E3" w14:textId="77777777" w:rsidR="00C867B7" w:rsidRPr="00C867B7" w:rsidRDefault="00C867B7">
            <w:pPr>
              <w:rPr>
                <w:sz w:val="20"/>
              </w:rPr>
            </w:pPr>
            <w:r w:rsidRPr="00C867B7">
              <w:rPr>
                <w:sz w:val="20"/>
              </w:rPr>
              <w:t xml:space="preserve">Information bias </w:t>
            </w:r>
          </w:p>
        </w:tc>
        <w:tc>
          <w:tcPr>
            <w:tcW w:w="1807" w:type="dxa"/>
            <w:noWrap/>
            <w:hideMark/>
          </w:tcPr>
          <w:p w14:paraId="364428F2" w14:textId="77777777" w:rsidR="00C867B7" w:rsidRPr="00C867B7" w:rsidRDefault="00C867B7">
            <w:pPr>
              <w:rPr>
                <w:sz w:val="20"/>
              </w:rPr>
            </w:pPr>
            <w:r w:rsidRPr="00C867B7">
              <w:rPr>
                <w:sz w:val="20"/>
              </w:rPr>
              <w:t>Cannot determine</w:t>
            </w:r>
          </w:p>
        </w:tc>
        <w:tc>
          <w:tcPr>
            <w:tcW w:w="1807" w:type="dxa"/>
            <w:noWrap/>
            <w:hideMark/>
          </w:tcPr>
          <w:p w14:paraId="6FE3AF91" w14:textId="77777777" w:rsidR="00C867B7" w:rsidRPr="00C867B7" w:rsidRDefault="00C867B7">
            <w:pPr>
              <w:rPr>
                <w:sz w:val="20"/>
              </w:rPr>
            </w:pPr>
            <w:r w:rsidRPr="00C867B7">
              <w:rPr>
                <w:sz w:val="20"/>
              </w:rPr>
              <w:t>Yes</w:t>
            </w:r>
          </w:p>
        </w:tc>
        <w:tc>
          <w:tcPr>
            <w:tcW w:w="1808" w:type="dxa"/>
            <w:noWrap/>
            <w:hideMark/>
          </w:tcPr>
          <w:p w14:paraId="0CD33DD9" w14:textId="77777777" w:rsidR="00C867B7" w:rsidRPr="00C867B7" w:rsidRDefault="00FE1F3E">
            <w:pPr>
              <w:rPr>
                <w:sz w:val="20"/>
              </w:rPr>
            </w:pPr>
            <w:r w:rsidRPr="00FE1F3E">
              <w:rPr>
                <w:sz w:val="20"/>
              </w:rPr>
              <w:t>Partially</w:t>
            </w:r>
          </w:p>
        </w:tc>
      </w:tr>
      <w:tr w:rsidR="00C867B7" w:rsidRPr="00C867B7" w14:paraId="51C83279" w14:textId="77777777" w:rsidTr="00CE2EB0">
        <w:trPr>
          <w:trHeight w:val="525"/>
        </w:trPr>
        <w:tc>
          <w:tcPr>
            <w:tcW w:w="7083" w:type="dxa"/>
            <w:hideMark/>
          </w:tcPr>
          <w:p w14:paraId="39412ACE" w14:textId="77777777" w:rsidR="00C867B7" w:rsidRPr="00C867B7" w:rsidRDefault="00C867B7">
            <w:pPr>
              <w:rPr>
                <w:sz w:val="20"/>
              </w:rPr>
            </w:pPr>
            <w:r w:rsidRPr="00C867B7">
              <w:rPr>
                <w:sz w:val="20"/>
              </w:rPr>
              <w:t xml:space="preserve">Is the length of time following the intervention/exposure sufficient to support the conclusions of the study regarding primary outcomes? </w:t>
            </w:r>
          </w:p>
        </w:tc>
        <w:tc>
          <w:tcPr>
            <w:tcW w:w="1807" w:type="dxa"/>
            <w:hideMark/>
          </w:tcPr>
          <w:p w14:paraId="1413E77F" w14:textId="77777777" w:rsidR="00C867B7" w:rsidRPr="00C867B7" w:rsidRDefault="00C867B7">
            <w:pPr>
              <w:rPr>
                <w:sz w:val="20"/>
              </w:rPr>
            </w:pPr>
            <w:r w:rsidRPr="00C867B7">
              <w:rPr>
                <w:sz w:val="20"/>
              </w:rPr>
              <w:t>Attrition bias</w:t>
            </w:r>
          </w:p>
        </w:tc>
        <w:tc>
          <w:tcPr>
            <w:tcW w:w="1807" w:type="dxa"/>
            <w:noWrap/>
            <w:hideMark/>
          </w:tcPr>
          <w:p w14:paraId="5AA4B1A0" w14:textId="77777777" w:rsidR="00C867B7" w:rsidRPr="00C867B7" w:rsidRDefault="00C867B7">
            <w:pPr>
              <w:rPr>
                <w:sz w:val="20"/>
              </w:rPr>
            </w:pPr>
            <w:r w:rsidRPr="00C867B7">
              <w:rPr>
                <w:sz w:val="20"/>
              </w:rPr>
              <w:t>Cannot determine</w:t>
            </w:r>
          </w:p>
        </w:tc>
        <w:tc>
          <w:tcPr>
            <w:tcW w:w="1807" w:type="dxa"/>
            <w:noWrap/>
            <w:hideMark/>
          </w:tcPr>
          <w:p w14:paraId="7B3F33B1" w14:textId="64256E42" w:rsidR="00C867B7" w:rsidRPr="00C867B7" w:rsidRDefault="007F12BB">
            <w:pPr>
              <w:rPr>
                <w:sz w:val="20"/>
              </w:rPr>
            </w:pPr>
            <w:r>
              <w:rPr>
                <w:sz w:val="20"/>
              </w:rPr>
              <w:t>Partially</w:t>
            </w:r>
          </w:p>
        </w:tc>
        <w:tc>
          <w:tcPr>
            <w:tcW w:w="1808" w:type="dxa"/>
            <w:noWrap/>
            <w:hideMark/>
          </w:tcPr>
          <w:p w14:paraId="42AF1512" w14:textId="6DB3C55B" w:rsidR="00C867B7" w:rsidRPr="00C867B7" w:rsidRDefault="007F12BB">
            <w:pPr>
              <w:rPr>
                <w:sz w:val="20"/>
              </w:rPr>
            </w:pPr>
            <w:r>
              <w:rPr>
                <w:sz w:val="20"/>
              </w:rPr>
              <w:t>Partially</w:t>
            </w:r>
          </w:p>
        </w:tc>
      </w:tr>
      <w:tr w:rsidR="00C867B7" w:rsidRPr="00C867B7" w14:paraId="5E265138" w14:textId="77777777" w:rsidTr="00CE2EB0">
        <w:trPr>
          <w:trHeight w:val="300"/>
        </w:trPr>
        <w:tc>
          <w:tcPr>
            <w:tcW w:w="7083" w:type="dxa"/>
            <w:hideMark/>
          </w:tcPr>
          <w:p w14:paraId="08452B1F" w14:textId="77777777" w:rsidR="00C867B7" w:rsidRPr="00C867B7" w:rsidRDefault="00C867B7">
            <w:pPr>
              <w:rPr>
                <w:sz w:val="20"/>
              </w:rPr>
            </w:pPr>
            <w:r w:rsidRPr="00C867B7">
              <w:rPr>
                <w:sz w:val="20"/>
              </w:rPr>
              <w:t>Did attrition from any group exceed 20 percent?</w:t>
            </w:r>
          </w:p>
        </w:tc>
        <w:tc>
          <w:tcPr>
            <w:tcW w:w="1807" w:type="dxa"/>
            <w:hideMark/>
          </w:tcPr>
          <w:p w14:paraId="6093EB99" w14:textId="77777777" w:rsidR="00C867B7" w:rsidRPr="00C867B7" w:rsidRDefault="00C867B7">
            <w:pPr>
              <w:rPr>
                <w:sz w:val="20"/>
              </w:rPr>
            </w:pPr>
            <w:r w:rsidRPr="00C867B7">
              <w:rPr>
                <w:sz w:val="20"/>
              </w:rPr>
              <w:t>Attrition bias</w:t>
            </w:r>
          </w:p>
        </w:tc>
        <w:tc>
          <w:tcPr>
            <w:tcW w:w="1807" w:type="dxa"/>
            <w:noWrap/>
            <w:hideMark/>
          </w:tcPr>
          <w:p w14:paraId="25C23449" w14:textId="77777777" w:rsidR="00C867B7" w:rsidRPr="00C867B7" w:rsidRDefault="00C867B7">
            <w:pPr>
              <w:rPr>
                <w:sz w:val="20"/>
              </w:rPr>
            </w:pPr>
            <w:r w:rsidRPr="00C867B7">
              <w:rPr>
                <w:sz w:val="20"/>
              </w:rPr>
              <w:t>Cannot determine</w:t>
            </w:r>
          </w:p>
        </w:tc>
        <w:tc>
          <w:tcPr>
            <w:tcW w:w="1807" w:type="dxa"/>
            <w:noWrap/>
            <w:hideMark/>
          </w:tcPr>
          <w:p w14:paraId="265C96FC" w14:textId="77777777" w:rsidR="00C867B7" w:rsidRPr="00C867B7" w:rsidRDefault="00C867B7">
            <w:pPr>
              <w:rPr>
                <w:sz w:val="20"/>
              </w:rPr>
            </w:pPr>
            <w:r w:rsidRPr="00C867B7">
              <w:rPr>
                <w:sz w:val="20"/>
              </w:rPr>
              <w:t>Yes</w:t>
            </w:r>
          </w:p>
        </w:tc>
        <w:tc>
          <w:tcPr>
            <w:tcW w:w="1808" w:type="dxa"/>
            <w:noWrap/>
            <w:hideMark/>
          </w:tcPr>
          <w:p w14:paraId="4918F971" w14:textId="77777777" w:rsidR="00C867B7" w:rsidRPr="00C867B7" w:rsidRDefault="00C867B7">
            <w:pPr>
              <w:rPr>
                <w:sz w:val="20"/>
              </w:rPr>
            </w:pPr>
            <w:r w:rsidRPr="00C867B7">
              <w:rPr>
                <w:sz w:val="20"/>
              </w:rPr>
              <w:t>Yes</w:t>
            </w:r>
          </w:p>
        </w:tc>
      </w:tr>
      <w:tr w:rsidR="00C867B7" w:rsidRPr="00C867B7" w14:paraId="55824B90" w14:textId="77777777" w:rsidTr="00CE2EB0">
        <w:trPr>
          <w:trHeight w:val="300"/>
        </w:trPr>
        <w:tc>
          <w:tcPr>
            <w:tcW w:w="7083" w:type="dxa"/>
            <w:hideMark/>
          </w:tcPr>
          <w:p w14:paraId="7F06C421" w14:textId="77777777" w:rsidR="00C867B7" w:rsidRPr="00C867B7" w:rsidRDefault="00C867B7">
            <w:pPr>
              <w:rPr>
                <w:sz w:val="20"/>
              </w:rPr>
            </w:pPr>
            <w:r w:rsidRPr="00C867B7">
              <w:rPr>
                <w:sz w:val="20"/>
              </w:rPr>
              <w:t xml:space="preserve">In cases of high loss to follow-up, is the impact assessed? </w:t>
            </w:r>
          </w:p>
        </w:tc>
        <w:tc>
          <w:tcPr>
            <w:tcW w:w="1807" w:type="dxa"/>
            <w:hideMark/>
          </w:tcPr>
          <w:p w14:paraId="419F30AE" w14:textId="77777777" w:rsidR="00C867B7" w:rsidRPr="00C867B7" w:rsidRDefault="00C867B7">
            <w:pPr>
              <w:rPr>
                <w:sz w:val="20"/>
              </w:rPr>
            </w:pPr>
            <w:r w:rsidRPr="00C867B7">
              <w:rPr>
                <w:sz w:val="20"/>
              </w:rPr>
              <w:t>Attrition bias</w:t>
            </w:r>
          </w:p>
        </w:tc>
        <w:tc>
          <w:tcPr>
            <w:tcW w:w="1807" w:type="dxa"/>
            <w:noWrap/>
            <w:hideMark/>
          </w:tcPr>
          <w:p w14:paraId="131B6572" w14:textId="77777777" w:rsidR="00C867B7" w:rsidRPr="00C867B7" w:rsidRDefault="00C867B7">
            <w:pPr>
              <w:rPr>
                <w:sz w:val="20"/>
              </w:rPr>
            </w:pPr>
            <w:r w:rsidRPr="00C867B7">
              <w:rPr>
                <w:sz w:val="20"/>
              </w:rPr>
              <w:t>Cannot determine</w:t>
            </w:r>
          </w:p>
        </w:tc>
        <w:tc>
          <w:tcPr>
            <w:tcW w:w="1807" w:type="dxa"/>
            <w:noWrap/>
            <w:hideMark/>
          </w:tcPr>
          <w:p w14:paraId="1D0F7EEA" w14:textId="77777777" w:rsidR="00C867B7" w:rsidRPr="00C867B7" w:rsidRDefault="00C867B7">
            <w:pPr>
              <w:rPr>
                <w:sz w:val="20"/>
              </w:rPr>
            </w:pPr>
            <w:r w:rsidRPr="00C867B7">
              <w:rPr>
                <w:sz w:val="20"/>
              </w:rPr>
              <w:t>No</w:t>
            </w:r>
          </w:p>
        </w:tc>
        <w:tc>
          <w:tcPr>
            <w:tcW w:w="1808" w:type="dxa"/>
            <w:noWrap/>
            <w:hideMark/>
          </w:tcPr>
          <w:p w14:paraId="768488D5" w14:textId="77777777" w:rsidR="00C867B7" w:rsidRPr="00C867B7" w:rsidRDefault="00C867B7">
            <w:pPr>
              <w:rPr>
                <w:sz w:val="20"/>
              </w:rPr>
            </w:pPr>
            <w:r w:rsidRPr="00C867B7">
              <w:rPr>
                <w:sz w:val="20"/>
              </w:rPr>
              <w:t>No</w:t>
            </w:r>
          </w:p>
        </w:tc>
      </w:tr>
      <w:tr w:rsidR="00C867B7" w:rsidRPr="00C867B7" w14:paraId="5EA3EDB4" w14:textId="77777777" w:rsidTr="00CE2EB0">
        <w:trPr>
          <w:trHeight w:val="300"/>
        </w:trPr>
        <w:tc>
          <w:tcPr>
            <w:tcW w:w="7083" w:type="dxa"/>
            <w:hideMark/>
          </w:tcPr>
          <w:p w14:paraId="0299BAA5" w14:textId="77777777" w:rsidR="00C867B7" w:rsidRPr="00C867B7" w:rsidRDefault="00C867B7">
            <w:pPr>
              <w:rPr>
                <w:sz w:val="20"/>
              </w:rPr>
            </w:pPr>
            <w:r w:rsidRPr="00C867B7">
              <w:rPr>
                <w:sz w:val="20"/>
              </w:rPr>
              <w:t>Are any primary outcomes missing from the results?</w:t>
            </w:r>
          </w:p>
        </w:tc>
        <w:tc>
          <w:tcPr>
            <w:tcW w:w="1807" w:type="dxa"/>
            <w:hideMark/>
          </w:tcPr>
          <w:p w14:paraId="5E99EB8F" w14:textId="77777777" w:rsidR="00C867B7" w:rsidRPr="00C867B7" w:rsidRDefault="00C867B7">
            <w:pPr>
              <w:rPr>
                <w:sz w:val="20"/>
              </w:rPr>
            </w:pPr>
            <w:r w:rsidRPr="00C867B7">
              <w:rPr>
                <w:sz w:val="20"/>
              </w:rPr>
              <w:t xml:space="preserve">Reporting bias </w:t>
            </w:r>
          </w:p>
        </w:tc>
        <w:tc>
          <w:tcPr>
            <w:tcW w:w="1807" w:type="dxa"/>
            <w:noWrap/>
            <w:hideMark/>
          </w:tcPr>
          <w:p w14:paraId="51EEBFD1" w14:textId="77777777" w:rsidR="00C867B7" w:rsidRPr="00C867B7" w:rsidRDefault="00C867B7">
            <w:pPr>
              <w:rPr>
                <w:sz w:val="20"/>
              </w:rPr>
            </w:pPr>
            <w:r w:rsidRPr="00C867B7">
              <w:rPr>
                <w:sz w:val="20"/>
              </w:rPr>
              <w:t>Yes</w:t>
            </w:r>
          </w:p>
        </w:tc>
        <w:tc>
          <w:tcPr>
            <w:tcW w:w="1807" w:type="dxa"/>
            <w:noWrap/>
            <w:hideMark/>
          </w:tcPr>
          <w:p w14:paraId="4F4190DD" w14:textId="77777777" w:rsidR="00C867B7" w:rsidRPr="00C867B7" w:rsidRDefault="00C867B7">
            <w:pPr>
              <w:rPr>
                <w:sz w:val="20"/>
              </w:rPr>
            </w:pPr>
            <w:r w:rsidRPr="00C867B7">
              <w:rPr>
                <w:sz w:val="20"/>
              </w:rPr>
              <w:t>No</w:t>
            </w:r>
          </w:p>
        </w:tc>
        <w:tc>
          <w:tcPr>
            <w:tcW w:w="1808" w:type="dxa"/>
            <w:noWrap/>
            <w:hideMark/>
          </w:tcPr>
          <w:p w14:paraId="215F4342" w14:textId="77777777" w:rsidR="00C867B7" w:rsidRPr="00C867B7" w:rsidRDefault="00C867B7">
            <w:pPr>
              <w:rPr>
                <w:sz w:val="20"/>
              </w:rPr>
            </w:pPr>
            <w:r w:rsidRPr="00C867B7">
              <w:rPr>
                <w:sz w:val="20"/>
              </w:rPr>
              <w:t>No</w:t>
            </w:r>
          </w:p>
        </w:tc>
      </w:tr>
      <w:tr w:rsidR="00C867B7" w:rsidRPr="00C867B7" w14:paraId="1F081008" w14:textId="77777777" w:rsidTr="00CE2EB0">
        <w:trPr>
          <w:trHeight w:val="525"/>
        </w:trPr>
        <w:tc>
          <w:tcPr>
            <w:tcW w:w="7083" w:type="dxa"/>
            <w:hideMark/>
          </w:tcPr>
          <w:p w14:paraId="51E2EB1B" w14:textId="77777777" w:rsidR="00C867B7" w:rsidRPr="00C867B7" w:rsidRDefault="00C867B7">
            <w:pPr>
              <w:rPr>
                <w:sz w:val="20"/>
              </w:rPr>
            </w:pPr>
            <w:r w:rsidRPr="00C867B7">
              <w:rPr>
                <w:sz w:val="20"/>
              </w:rPr>
              <w:t>Are the statistical methods used to assess the primary benefit outcomes appropriate to the data?</w:t>
            </w:r>
          </w:p>
        </w:tc>
        <w:tc>
          <w:tcPr>
            <w:tcW w:w="1807" w:type="dxa"/>
            <w:hideMark/>
          </w:tcPr>
          <w:p w14:paraId="0962470D" w14:textId="77777777" w:rsidR="00C867B7" w:rsidRPr="00C867B7" w:rsidRDefault="00C867B7">
            <w:pPr>
              <w:rPr>
                <w:sz w:val="20"/>
              </w:rPr>
            </w:pPr>
            <w:r w:rsidRPr="00C867B7">
              <w:rPr>
                <w:sz w:val="20"/>
              </w:rPr>
              <w:t>Precision</w:t>
            </w:r>
          </w:p>
        </w:tc>
        <w:tc>
          <w:tcPr>
            <w:tcW w:w="1807" w:type="dxa"/>
            <w:noWrap/>
            <w:hideMark/>
          </w:tcPr>
          <w:p w14:paraId="1A4C61D7" w14:textId="77777777" w:rsidR="00C867B7" w:rsidRPr="00C867B7" w:rsidRDefault="00C867B7">
            <w:pPr>
              <w:rPr>
                <w:sz w:val="20"/>
              </w:rPr>
            </w:pPr>
            <w:r w:rsidRPr="00C867B7">
              <w:rPr>
                <w:sz w:val="20"/>
              </w:rPr>
              <w:t>Cannot determine</w:t>
            </w:r>
          </w:p>
        </w:tc>
        <w:tc>
          <w:tcPr>
            <w:tcW w:w="1807" w:type="dxa"/>
            <w:noWrap/>
            <w:hideMark/>
          </w:tcPr>
          <w:p w14:paraId="7F523DB5" w14:textId="77777777" w:rsidR="00C867B7" w:rsidRPr="00C867B7" w:rsidRDefault="00C867B7">
            <w:pPr>
              <w:rPr>
                <w:sz w:val="20"/>
              </w:rPr>
            </w:pPr>
            <w:r w:rsidRPr="00C867B7">
              <w:rPr>
                <w:sz w:val="20"/>
              </w:rPr>
              <w:t>Yes</w:t>
            </w:r>
          </w:p>
        </w:tc>
        <w:tc>
          <w:tcPr>
            <w:tcW w:w="1808" w:type="dxa"/>
            <w:noWrap/>
            <w:hideMark/>
          </w:tcPr>
          <w:p w14:paraId="11164956" w14:textId="77777777" w:rsidR="00C867B7" w:rsidRPr="00C867B7" w:rsidRDefault="00C867B7">
            <w:pPr>
              <w:rPr>
                <w:sz w:val="20"/>
              </w:rPr>
            </w:pPr>
            <w:r w:rsidRPr="00C867B7">
              <w:rPr>
                <w:sz w:val="20"/>
              </w:rPr>
              <w:t>Yes</w:t>
            </w:r>
          </w:p>
        </w:tc>
      </w:tr>
      <w:tr w:rsidR="00C867B7" w:rsidRPr="00C867B7" w14:paraId="5016251E" w14:textId="77777777" w:rsidTr="00CE2EB0">
        <w:trPr>
          <w:trHeight w:val="300"/>
        </w:trPr>
        <w:tc>
          <w:tcPr>
            <w:tcW w:w="7083" w:type="dxa"/>
            <w:hideMark/>
          </w:tcPr>
          <w:p w14:paraId="135BC7B2" w14:textId="77777777" w:rsidR="00C867B7" w:rsidRPr="00C867B7" w:rsidRDefault="00C867B7">
            <w:pPr>
              <w:rPr>
                <w:sz w:val="20"/>
              </w:rPr>
            </w:pPr>
            <w:r w:rsidRPr="00C867B7">
              <w:rPr>
                <w:sz w:val="20"/>
              </w:rPr>
              <w:t>Is the source of funding identified?</w:t>
            </w:r>
          </w:p>
        </w:tc>
        <w:tc>
          <w:tcPr>
            <w:tcW w:w="1807" w:type="dxa"/>
            <w:hideMark/>
          </w:tcPr>
          <w:p w14:paraId="4308A166" w14:textId="77777777" w:rsidR="00C867B7" w:rsidRPr="00C867B7" w:rsidRDefault="00C867B7">
            <w:pPr>
              <w:rPr>
                <w:sz w:val="20"/>
              </w:rPr>
            </w:pPr>
            <w:r w:rsidRPr="00C867B7">
              <w:rPr>
                <w:sz w:val="20"/>
              </w:rPr>
              <w:t xml:space="preserve">Reporting bias </w:t>
            </w:r>
          </w:p>
        </w:tc>
        <w:tc>
          <w:tcPr>
            <w:tcW w:w="1807" w:type="dxa"/>
            <w:noWrap/>
            <w:hideMark/>
          </w:tcPr>
          <w:p w14:paraId="3D24A690" w14:textId="77777777" w:rsidR="00C867B7" w:rsidRPr="00C867B7" w:rsidRDefault="00C867B7">
            <w:pPr>
              <w:rPr>
                <w:sz w:val="20"/>
              </w:rPr>
            </w:pPr>
            <w:r w:rsidRPr="00C867B7">
              <w:rPr>
                <w:sz w:val="20"/>
              </w:rPr>
              <w:t>Yes</w:t>
            </w:r>
          </w:p>
        </w:tc>
        <w:tc>
          <w:tcPr>
            <w:tcW w:w="1807" w:type="dxa"/>
            <w:noWrap/>
            <w:hideMark/>
          </w:tcPr>
          <w:p w14:paraId="4216BA5A" w14:textId="77777777" w:rsidR="00C867B7" w:rsidRPr="00C867B7" w:rsidRDefault="00C867B7">
            <w:pPr>
              <w:rPr>
                <w:sz w:val="20"/>
              </w:rPr>
            </w:pPr>
            <w:r w:rsidRPr="00C867B7">
              <w:rPr>
                <w:sz w:val="20"/>
              </w:rPr>
              <w:t>Yes</w:t>
            </w:r>
          </w:p>
        </w:tc>
        <w:tc>
          <w:tcPr>
            <w:tcW w:w="1808" w:type="dxa"/>
            <w:noWrap/>
            <w:hideMark/>
          </w:tcPr>
          <w:p w14:paraId="7CF7F8F1" w14:textId="77777777" w:rsidR="00C867B7" w:rsidRPr="00C867B7" w:rsidRDefault="00C867B7">
            <w:pPr>
              <w:rPr>
                <w:sz w:val="20"/>
              </w:rPr>
            </w:pPr>
            <w:r w:rsidRPr="00C867B7">
              <w:rPr>
                <w:sz w:val="20"/>
              </w:rPr>
              <w:t>Yes</w:t>
            </w:r>
          </w:p>
        </w:tc>
      </w:tr>
      <w:tr w:rsidR="00C867B7" w:rsidRPr="00C867B7" w14:paraId="4F57B8B6" w14:textId="77777777" w:rsidTr="00CE2EB0">
        <w:trPr>
          <w:trHeight w:val="300"/>
        </w:trPr>
        <w:tc>
          <w:tcPr>
            <w:tcW w:w="7083" w:type="dxa"/>
            <w:hideMark/>
          </w:tcPr>
          <w:p w14:paraId="7C9ADB91" w14:textId="77777777" w:rsidR="00C867B7" w:rsidRPr="00C867B7" w:rsidRDefault="00C867B7">
            <w:pPr>
              <w:rPr>
                <w:sz w:val="20"/>
              </w:rPr>
            </w:pPr>
            <w:r w:rsidRPr="00C867B7">
              <w:rPr>
                <w:sz w:val="20"/>
              </w:rPr>
              <w:t>Are results believable taking study limitations into consideration?</w:t>
            </w:r>
          </w:p>
        </w:tc>
        <w:tc>
          <w:tcPr>
            <w:tcW w:w="1807" w:type="dxa"/>
            <w:hideMark/>
          </w:tcPr>
          <w:p w14:paraId="5BE64A8D" w14:textId="77777777" w:rsidR="00C867B7" w:rsidRPr="00C867B7" w:rsidRDefault="00C867B7">
            <w:pPr>
              <w:rPr>
                <w:sz w:val="20"/>
              </w:rPr>
            </w:pPr>
            <w:r w:rsidRPr="00C867B7">
              <w:rPr>
                <w:sz w:val="20"/>
              </w:rPr>
              <w:t xml:space="preserve">Overall study quality </w:t>
            </w:r>
          </w:p>
        </w:tc>
        <w:tc>
          <w:tcPr>
            <w:tcW w:w="1807" w:type="dxa"/>
            <w:noWrap/>
            <w:hideMark/>
          </w:tcPr>
          <w:p w14:paraId="2CC6ED3F" w14:textId="77777777" w:rsidR="00C867B7" w:rsidRPr="00C867B7" w:rsidRDefault="00C867B7">
            <w:pPr>
              <w:rPr>
                <w:sz w:val="20"/>
              </w:rPr>
            </w:pPr>
            <w:r w:rsidRPr="00C867B7">
              <w:rPr>
                <w:sz w:val="20"/>
              </w:rPr>
              <w:t>No</w:t>
            </w:r>
          </w:p>
        </w:tc>
        <w:tc>
          <w:tcPr>
            <w:tcW w:w="1807" w:type="dxa"/>
            <w:noWrap/>
            <w:hideMark/>
          </w:tcPr>
          <w:p w14:paraId="6688648C" w14:textId="77777777" w:rsidR="00C867B7" w:rsidRPr="00C867B7" w:rsidRDefault="00C867B7">
            <w:pPr>
              <w:rPr>
                <w:sz w:val="20"/>
              </w:rPr>
            </w:pPr>
            <w:r w:rsidRPr="00C867B7">
              <w:rPr>
                <w:sz w:val="20"/>
              </w:rPr>
              <w:t>Partially</w:t>
            </w:r>
          </w:p>
        </w:tc>
        <w:tc>
          <w:tcPr>
            <w:tcW w:w="1808" w:type="dxa"/>
            <w:noWrap/>
            <w:hideMark/>
          </w:tcPr>
          <w:p w14:paraId="198646D2" w14:textId="77777777" w:rsidR="00C867B7" w:rsidRPr="00C867B7" w:rsidRDefault="00C867B7">
            <w:pPr>
              <w:rPr>
                <w:sz w:val="20"/>
              </w:rPr>
            </w:pPr>
            <w:r w:rsidRPr="00C867B7">
              <w:rPr>
                <w:sz w:val="20"/>
              </w:rPr>
              <w:t>Partially</w:t>
            </w:r>
          </w:p>
        </w:tc>
      </w:tr>
      <w:tr w:rsidR="00C867B7" w:rsidRPr="00C867B7" w14:paraId="4236EC95" w14:textId="77777777" w:rsidTr="00CE2EB0">
        <w:trPr>
          <w:trHeight w:val="77"/>
        </w:trPr>
        <w:tc>
          <w:tcPr>
            <w:tcW w:w="7083" w:type="dxa"/>
            <w:hideMark/>
          </w:tcPr>
          <w:p w14:paraId="7355F076" w14:textId="77777777" w:rsidR="00C867B7" w:rsidRPr="00FE1F3E" w:rsidRDefault="00C867B7">
            <w:pPr>
              <w:rPr>
                <w:b/>
                <w:sz w:val="20"/>
              </w:rPr>
            </w:pPr>
            <w:r w:rsidRPr="00FE1F3E">
              <w:rPr>
                <w:b/>
                <w:sz w:val="20"/>
              </w:rPr>
              <w:t>Overall judgement on risk of bias</w:t>
            </w:r>
          </w:p>
        </w:tc>
        <w:tc>
          <w:tcPr>
            <w:tcW w:w="1807" w:type="dxa"/>
            <w:hideMark/>
          </w:tcPr>
          <w:p w14:paraId="42F6D09C" w14:textId="77777777" w:rsidR="00C867B7" w:rsidRPr="00FE1F3E" w:rsidRDefault="00C867B7">
            <w:pPr>
              <w:rPr>
                <w:b/>
                <w:sz w:val="20"/>
              </w:rPr>
            </w:pPr>
            <w:r w:rsidRPr="00FE1F3E">
              <w:rPr>
                <w:b/>
                <w:sz w:val="20"/>
              </w:rPr>
              <w:t>-</w:t>
            </w:r>
          </w:p>
        </w:tc>
        <w:tc>
          <w:tcPr>
            <w:tcW w:w="1807" w:type="dxa"/>
            <w:noWrap/>
            <w:hideMark/>
          </w:tcPr>
          <w:p w14:paraId="11ADC053" w14:textId="0B03C8B9" w:rsidR="00C867B7" w:rsidRPr="00FE1F3E" w:rsidRDefault="00C867B7" w:rsidP="007F12BB">
            <w:pPr>
              <w:rPr>
                <w:b/>
                <w:sz w:val="20"/>
              </w:rPr>
            </w:pPr>
            <w:r w:rsidRPr="00FE1F3E">
              <w:rPr>
                <w:b/>
                <w:sz w:val="20"/>
              </w:rPr>
              <w:t>High risk of bias</w:t>
            </w:r>
          </w:p>
        </w:tc>
        <w:tc>
          <w:tcPr>
            <w:tcW w:w="1807" w:type="dxa"/>
            <w:noWrap/>
            <w:hideMark/>
          </w:tcPr>
          <w:p w14:paraId="51B7E6D9" w14:textId="77777777" w:rsidR="00C867B7" w:rsidRPr="00FE1F3E" w:rsidRDefault="00C867B7">
            <w:pPr>
              <w:rPr>
                <w:b/>
                <w:sz w:val="20"/>
              </w:rPr>
            </w:pPr>
            <w:r w:rsidRPr="00FE1F3E">
              <w:rPr>
                <w:b/>
                <w:sz w:val="20"/>
              </w:rPr>
              <w:t>Medium risk of bias</w:t>
            </w:r>
          </w:p>
        </w:tc>
        <w:tc>
          <w:tcPr>
            <w:tcW w:w="1808" w:type="dxa"/>
            <w:noWrap/>
            <w:hideMark/>
          </w:tcPr>
          <w:p w14:paraId="1720039A" w14:textId="77777777" w:rsidR="00C867B7" w:rsidRPr="00FE1F3E" w:rsidRDefault="00C867B7">
            <w:pPr>
              <w:rPr>
                <w:b/>
                <w:sz w:val="20"/>
              </w:rPr>
            </w:pPr>
            <w:r w:rsidRPr="00FE1F3E">
              <w:rPr>
                <w:b/>
                <w:sz w:val="20"/>
              </w:rPr>
              <w:t>Medium risk of bias</w:t>
            </w:r>
          </w:p>
        </w:tc>
      </w:tr>
    </w:tbl>
    <w:p w14:paraId="501EEE77" w14:textId="77777777" w:rsidR="006A4E4A" w:rsidRDefault="006A4E4A" w:rsidP="00880C37">
      <w:pPr>
        <w:jc w:val="both"/>
        <w:rPr>
          <w:b/>
        </w:rPr>
        <w:sectPr w:rsidR="006A4E4A" w:rsidSect="004E62D2">
          <w:pgSz w:w="16834" w:h="11894" w:orient="landscape"/>
          <w:pgMar w:top="1440" w:right="1440" w:bottom="1440" w:left="1440" w:header="706" w:footer="706" w:gutter="0"/>
          <w:cols w:space="708"/>
          <w:docGrid w:linePitch="360"/>
        </w:sectPr>
      </w:pPr>
    </w:p>
    <w:p w14:paraId="4DAF1901" w14:textId="77777777" w:rsidR="00E72AE3" w:rsidRPr="00E72AE3" w:rsidRDefault="00E72AE3" w:rsidP="00404AD4">
      <w:pPr>
        <w:spacing w:line="480" w:lineRule="auto"/>
        <w:jc w:val="both"/>
        <w:outlineLvl w:val="0"/>
        <w:rPr>
          <w:b/>
        </w:rPr>
      </w:pPr>
      <w:r w:rsidRPr="00E72AE3">
        <w:rPr>
          <w:b/>
        </w:rPr>
        <w:lastRenderedPageBreak/>
        <w:t>Discussion</w:t>
      </w:r>
    </w:p>
    <w:p w14:paraId="515F2A08" w14:textId="77777777" w:rsidR="0006043A" w:rsidRPr="0006043A" w:rsidRDefault="0006043A" w:rsidP="00404AD4">
      <w:pPr>
        <w:spacing w:line="480" w:lineRule="auto"/>
        <w:jc w:val="both"/>
        <w:outlineLvl w:val="0"/>
        <w:rPr>
          <w:i/>
        </w:rPr>
      </w:pPr>
      <w:r>
        <w:rPr>
          <w:i/>
        </w:rPr>
        <w:t>Summary of main finding</w:t>
      </w:r>
    </w:p>
    <w:p w14:paraId="4ADC599C" w14:textId="77777777" w:rsidR="0052023D" w:rsidRDefault="0052023D" w:rsidP="00404AD4">
      <w:pPr>
        <w:spacing w:line="480" w:lineRule="auto"/>
        <w:jc w:val="both"/>
      </w:pPr>
      <w:r>
        <w:t xml:space="preserve">This systematic review found only three studies, of low to moderate quality, reporting an incidence of SARA of 3.0% - 8.1%. </w:t>
      </w:r>
      <w:r w:rsidRPr="00281FB5">
        <w:t>There were insufficient data to</w:t>
      </w:r>
      <w:r>
        <w:t xml:space="preserve"> perform a meta-analysis.</w:t>
      </w:r>
    </w:p>
    <w:p w14:paraId="0266944F" w14:textId="4D7D5303" w:rsidR="0052023D" w:rsidRDefault="0052023D" w:rsidP="00404AD4">
      <w:pPr>
        <w:spacing w:line="480" w:lineRule="auto"/>
        <w:jc w:val="both"/>
      </w:pPr>
      <w:r>
        <w:t xml:space="preserve">To our knowledge, this is the first systematic literature review of studies that have assessed the incidence of SARA. It highlights the paucity of data examining the incidence of SARA, which is incongruous since retrospective studies suggest that </w:t>
      </w:r>
      <w:r w:rsidR="008E7D0C" w:rsidRPr="008E7D0C">
        <w:rPr>
          <w:i/>
        </w:rPr>
        <w:t>C. trachomatis</w:t>
      </w:r>
      <w:r w:rsidR="008E7D0C">
        <w:t xml:space="preserve"> </w:t>
      </w:r>
      <w:r>
        <w:t>is the most common trigger of ReA</w:t>
      </w:r>
      <w:r w:rsidR="0065034F">
        <w:t xml:space="preserve"> </w:t>
      </w:r>
      <w:r w:rsidR="00D93D65">
        <w:fldChar w:fldCharType="begin">
          <w:fldData xml:space="preserve">PEVuZE5vdGU+PENpdGU+PEF1dGhvcj5LdmllbjwvQXV0aG9yPjxZZWFyPjE5OTQ8L1llYXI+PFJl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G9neSBJbnRlcm5hdGlvbmFsPC9mdWxsLXRpdGxl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</w:fldData>
        </w:fldChar>
      </w:r>
      <w:r w:rsidR="0065034F">
        <w:instrText xml:space="preserve"> ADDIN EN.CITE </w:instrText>
      </w:r>
      <w:r w:rsidR="0065034F">
        <w:fldChar w:fldCharType="begin">
          <w:fldData xml:space="preserve">PEVuZE5vdGU+PENpdGU+PEF1dGhvcj5LdmllbjwvQXV0aG9yPjxZZWFyPjE5OTQ8L1llYXI+PFJl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G9neSBJbnRlcm5hdGlvbmFsPC9mdWxsLXRpdGxl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</w:fldData>
        </w:fldChar>
      </w:r>
      <w:r w:rsidR="0065034F">
        <w:instrText xml:space="preserve"> ADDIN EN.CITE.DATA </w:instrText>
      </w:r>
      <w:r w:rsidR="0065034F">
        <w:fldChar w:fldCharType="end"/>
      </w:r>
      <w:r w:rsidR="00D93D65">
        <w:fldChar w:fldCharType="separate"/>
      </w:r>
      <w:r w:rsidR="0065034F">
        <w:rPr>
          <w:noProof/>
        </w:rPr>
        <w:t>[4, 7]</w:t>
      </w:r>
      <w:r w:rsidR="00D93D65">
        <w:fldChar w:fldCharType="end"/>
      </w:r>
      <w:r>
        <w:t xml:space="preserve"> </w:t>
      </w:r>
      <w:r w:rsidR="008E7D0C">
        <w:t>as well as being</w:t>
      </w:r>
      <w:r>
        <w:t xml:space="preserve"> a common infection</w:t>
      </w:r>
      <w:r w:rsidR="0065034F">
        <w:t xml:space="preserve"> </w:t>
      </w:r>
      <w:r w:rsidR="00D93D65">
        <w:fldChar w:fldCharType="begin">
          <w:fldData xml:space="preserve">PEVuZE5vdGU+PENpdGU+PEF1dGhvcj5BZGFtczwvQXV0aG9yPjxZZWFyPjIwMDQ8L1llYXI+PFJl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</w:fldData>
        </w:fldChar>
      </w:r>
      <w:r w:rsidR="001F4D06">
        <w:instrText xml:space="preserve"> ADDIN EN.CITE </w:instrText>
      </w:r>
      <w:r w:rsidR="001F4D06">
        <w:fldChar w:fldCharType="begin">
          <w:fldData xml:space="preserve">PEVuZE5vdGU+PENpdGU+PEF1dGhvcj5BZGFtczwvQXV0aG9yPjxZZWFyPjIwMDQ8L1llYXI+PFJl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</w:fldData>
        </w:fldChar>
      </w:r>
      <w:r w:rsidR="001F4D06">
        <w:instrText xml:space="preserve"> ADDIN EN.CITE.DATA </w:instrText>
      </w:r>
      <w:r w:rsidR="001F4D06">
        <w:fldChar w:fldCharType="end"/>
      </w:r>
      <w:r w:rsidR="00D93D65">
        <w:fldChar w:fldCharType="separate"/>
      </w:r>
      <w:r w:rsidR="001F4D06">
        <w:rPr>
          <w:noProof/>
        </w:rPr>
        <w:t>[34, 35]</w:t>
      </w:r>
      <w:r w:rsidR="00D93D65">
        <w:fldChar w:fldCharType="end"/>
      </w:r>
      <w:r>
        <w:t>.</w:t>
      </w:r>
    </w:p>
    <w:p w14:paraId="7F557D8E" w14:textId="04EF1F8A" w:rsidR="00E80069" w:rsidRDefault="003E0142" w:rsidP="00404AD4">
      <w:pPr>
        <w:spacing w:line="480" w:lineRule="auto"/>
        <w:jc w:val="both"/>
      </w:pPr>
      <w:r>
        <w:t>Although t</w:t>
      </w:r>
      <w:r w:rsidR="00AE1946">
        <w:t xml:space="preserve">he </w:t>
      </w:r>
      <w:r w:rsidR="0052023D">
        <w:t xml:space="preserve">small number </w:t>
      </w:r>
      <w:r w:rsidR="00AE1946">
        <w:t xml:space="preserve">of relevant </w:t>
      </w:r>
      <w:r w:rsidR="00293385">
        <w:t xml:space="preserve">published </w:t>
      </w:r>
      <w:r w:rsidR="00AE1946">
        <w:t>studies means</w:t>
      </w:r>
      <w:r w:rsidR="00BE3360">
        <w:t xml:space="preserve"> the findings of this review </w:t>
      </w:r>
      <w:r w:rsidR="00AE1946">
        <w:t>need to be interpreted with caution</w:t>
      </w:r>
      <w:r w:rsidR="00BE3360">
        <w:t>,</w:t>
      </w:r>
      <w:r w:rsidR="00293385">
        <w:t xml:space="preserve"> </w:t>
      </w:r>
      <w:r w:rsidR="00BE3360">
        <w:t>the incidence</w:t>
      </w:r>
      <w:r w:rsidR="008A0FCE">
        <w:t xml:space="preserve"> of ReA</w:t>
      </w:r>
      <w:r w:rsidR="00BE3360">
        <w:t xml:space="preserve"> </w:t>
      </w:r>
      <w:r w:rsidR="00E80069">
        <w:t xml:space="preserve">in the included studies </w:t>
      </w:r>
      <w:r w:rsidR="008A0FCE">
        <w:t>is</w:t>
      </w:r>
      <w:r>
        <w:t xml:space="preserve"> of concern. As chlamydia infection is asymptomatic </w:t>
      </w:r>
      <w:r w:rsidRPr="00AE1946">
        <w:t>in approximately 70% of female</w:t>
      </w:r>
      <w:r>
        <w:t xml:space="preserve">s and </w:t>
      </w:r>
      <w:r w:rsidRPr="00AE1946">
        <w:t xml:space="preserve">25% of </w:t>
      </w:r>
      <w:r>
        <w:t>men</w:t>
      </w:r>
      <w:r w:rsidR="0065034F">
        <w:t xml:space="preserve"> </w:t>
      </w:r>
      <w:r w:rsidR="008C6DCF">
        <w:fldChar w:fldCharType="begin"/>
      </w:r>
      <w:r w:rsidR="001F4D06">
        <w:instrText xml:space="preserve"> ADDIN EN.CITE &lt;EndNote&gt;&lt;Cite&gt;&lt;RecNum&gt;14951&lt;/RecNum&gt;&lt;DisplayText&gt;[36]&lt;/DisplayText&gt;&lt;record&gt;&lt;rec-number&gt;14951&lt;/rec-number&gt;&lt;foreign-keys&gt;&lt;key app="EN" db-id="xxett0apcfsarre20do5pveetx5p02tzapze" timestamp="1459223025"&gt;14951&lt;/key&gt;&lt;/foreign-keys&gt;&lt;ref-type name="Book"&gt;6&lt;/ref-type&gt;&lt;contributors&gt;&lt;/contributors&gt;&lt;titles&gt;&lt;title&gt;Heymann DL, editor. Control of communicable diseases manual. 19th ed. Washington, DC: American Public Health Association; 2008. &lt;/title&gt;&lt;/titles&gt;&lt;dates&gt;&lt;/dates&gt;&lt;urls&gt;&lt;/urls&gt;&lt;/record&gt;&lt;/Cite&gt;&lt;/EndNote&gt;</w:instrText>
      </w:r>
      <w:r w:rsidR="008C6DCF">
        <w:fldChar w:fldCharType="separate"/>
      </w:r>
      <w:r w:rsidR="001F4D06">
        <w:rPr>
          <w:noProof/>
        </w:rPr>
        <w:t>[36]</w:t>
      </w:r>
      <w:r w:rsidR="008C6DCF">
        <w:fldChar w:fldCharType="end"/>
      </w:r>
      <w:r w:rsidR="008C6DCF">
        <w:t>,</w:t>
      </w:r>
      <w:r>
        <w:t xml:space="preserve"> SARA should be considered in all people presenting with inflammatory arthritis </w:t>
      </w:r>
      <w:r w:rsidR="00F9419B">
        <w:t>who are at</w:t>
      </w:r>
      <w:r>
        <w:t xml:space="preserve"> risk for STIs. </w:t>
      </w:r>
      <w:r w:rsidR="00AE1946">
        <w:t xml:space="preserve"> </w:t>
      </w:r>
      <w:r w:rsidR="00381BC6">
        <w:t xml:space="preserve">In two of the included studies </w:t>
      </w:r>
      <w:r w:rsidR="002D288A">
        <w:t>67%</w:t>
      </w:r>
      <w:r w:rsidR="00381BC6">
        <w:t xml:space="preserve"> to </w:t>
      </w:r>
      <w:r w:rsidR="003D68FE">
        <w:t>78%</w:t>
      </w:r>
      <w:r w:rsidR="00AE1946">
        <w:t xml:space="preserve"> of patients who developed ReA did so </w:t>
      </w:r>
      <w:r w:rsidR="003D68FE">
        <w:t xml:space="preserve">after an asymptomatic infection. </w:t>
      </w:r>
      <w:r w:rsidR="00F9419B">
        <w:t>In addition to the diagnostic consideration for arthritis, a</w:t>
      </w:r>
      <w:r w:rsidR="00AE1946">
        <w:t xml:space="preserve">n STI screen should be </w:t>
      </w:r>
      <w:r w:rsidR="00381BC6">
        <w:t xml:space="preserve">considered </w:t>
      </w:r>
      <w:r w:rsidR="00AE1946">
        <w:t>for all patients presenting with an inflammatory</w:t>
      </w:r>
      <w:r w:rsidR="006B11D8">
        <w:t xml:space="preserve"> arthritis </w:t>
      </w:r>
      <w:r w:rsidR="00505CD9">
        <w:t xml:space="preserve">that </w:t>
      </w:r>
      <w:r w:rsidR="00381BC6">
        <w:t>could possibly be</w:t>
      </w:r>
      <w:r w:rsidR="006B11D8">
        <w:t xml:space="preserve"> ReA,</w:t>
      </w:r>
      <w:r w:rsidR="00AE1946">
        <w:t xml:space="preserve"> so that </w:t>
      </w:r>
      <w:r w:rsidR="00293385">
        <w:t>any</w:t>
      </w:r>
      <w:r w:rsidR="00AE1946">
        <w:t xml:space="preserve"> </w:t>
      </w:r>
      <w:r w:rsidR="00293385">
        <w:t xml:space="preserve">genital </w:t>
      </w:r>
      <w:r w:rsidR="00AE1946">
        <w:t xml:space="preserve">infection </w:t>
      </w:r>
      <w:r w:rsidR="00381BC6">
        <w:t xml:space="preserve">can be </w:t>
      </w:r>
      <w:r w:rsidR="00F9419B">
        <w:t xml:space="preserve">detected and </w:t>
      </w:r>
      <w:r w:rsidR="006B11D8">
        <w:t xml:space="preserve">treated. </w:t>
      </w:r>
      <w:r w:rsidR="00825C78">
        <w:t xml:space="preserve">There is some </w:t>
      </w:r>
      <w:r w:rsidR="00F9419B">
        <w:t xml:space="preserve">data </w:t>
      </w:r>
      <w:r w:rsidR="008C6DCF">
        <w:t>which</w:t>
      </w:r>
      <w:r w:rsidR="000829E4">
        <w:t xml:space="preserve"> </w:t>
      </w:r>
      <w:r w:rsidR="009E1B03">
        <w:t>suggest</w:t>
      </w:r>
      <w:r w:rsidR="00825C78">
        <w:t xml:space="preserve"> this</w:t>
      </w:r>
      <w:r w:rsidR="002238EC" w:rsidRPr="002238EC">
        <w:t xml:space="preserve"> </w:t>
      </w:r>
      <w:r w:rsidR="00381BC6">
        <w:t>is not</w:t>
      </w:r>
      <w:r w:rsidR="002238EC" w:rsidRPr="002238EC">
        <w:t xml:space="preserve"> common </w:t>
      </w:r>
      <w:r w:rsidR="008C6DCF">
        <w:t>practice</w:t>
      </w:r>
      <w:r w:rsidR="0065034F">
        <w:t xml:space="preserve"> </w:t>
      </w:r>
      <w:r w:rsidR="008C6DCF">
        <w:fldChar w:fldCharType="begin">
          <w:fldData xml:space="preserve">PEVuZE5vdGU+PENpdGU+PEF1dGhvcj5QZWFzZTwvQXV0aG9yPjxZZWFyPjIwMTM8L1llYXI+PFJl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</w:fldData>
        </w:fldChar>
      </w:r>
      <w:r w:rsidR="001F4D06">
        <w:instrText xml:space="preserve"> ADDIN EN.CITE </w:instrText>
      </w:r>
      <w:r w:rsidR="001F4D06">
        <w:fldChar w:fldCharType="begin">
          <w:fldData xml:space="preserve">PEVuZE5vdGU+PENpdGU+PEF1dGhvcj5QZWFzZTwvQXV0aG9yPjxZZWFyPjIwMTM8L1llYXI+PFJl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</w:fldData>
        </w:fldChar>
      </w:r>
      <w:r w:rsidR="001F4D06">
        <w:instrText xml:space="preserve"> ADDIN EN.CITE.DATA </w:instrText>
      </w:r>
      <w:r w:rsidR="001F4D06">
        <w:fldChar w:fldCharType="end"/>
      </w:r>
      <w:r w:rsidR="008C6DCF">
        <w:fldChar w:fldCharType="separate"/>
      </w:r>
      <w:r w:rsidR="001F4D06">
        <w:rPr>
          <w:noProof/>
        </w:rPr>
        <w:t>[37]</w:t>
      </w:r>
      <w:r w:rsidR="008C6DCF">
        <w:fldChar w:fldCharType="end"/>
      </w:r>
      <w:r w:rsidR="00505CD9">
        <w:t xml:space="preserve">. </w:t>
      </w:r>
      <w:r w:rsidR="00214A12">
        <w:t xml:space="preserve">It seems possible that </w:t>
      </w:r>
      <w:r w:rsidR="006B11D8" w:rsidRPr="006B11D8">
        <w:t xml:space="preserve">SARA may be </w:t>
      </w:r>
      <w:r w:rsidR="004C36A2">
        <w:t>overlooked</w:t>
      </w:r>
      <w:r w:rsidR="006B11D8" w:rsidRPr="006B11D8">
        <w:t xml:space="preserve"> due to the absence of testing, </w:t>
      </w:r>
      <w:r w:rsidR="002B1460">
        <w:t xml:space="preserve">or the lack of diagnostic criteria available to medical practitioners, </w:t>
      </w:r>
      <w:r w:rsidR="006B11D8" w:rsidRPr="006B11D8">
        <w:t>not the absence of infection</w:t>
      </w:r>
      <w:r w:rsidR="000E5AAD">
        <w:t>.</w:t>
      </w:r>
      <w:r w:rsidR="006B11D8" w:rsidRPr="006B11D8">
        <w:t xml:space="preserve"> </w:t>
      </w:r>
    </w:p>
    <w:p w14:paraId="6934B43F" w14:textId="70B0D3FB" w:rsidR="0052023D" w:rsidRDefault="00293385" w:rsidP="00404AD4">
      <w:pPr>
        <w:spacing w:line="480" w:lineRule="auto"/>
        <w:jc w:val="both"/>
      </w:pPr>
      <w:r>
        <w:t xml:space="preserve">The </w:t>
      </w:r>
      <w:r w:rsidR="00E80069">
        <w:t xml:space="preserve">included </w:t>
      </w:r>
      <w:r>
        <w:t xml:space="preserve">studies also challenge the accepted view that ReA </w:t>
      </w:r>
      <w:r w:rsidR="004C36A2">
        <w:t>after</w:t>
      </w:r>
      <w:r w:rsidR="00E16729">
        <w:t xml:space="preserve"> </w:t>
      </w:r>
      <w:r w:rsidR="008E7D0C" w:rsidRPr="008E7D0C">
        <w:rPr>
          <w:i/>
        </w:rPr>
        <w:t>C. trachomatis</w:t>
      </w:r>
      <w:r w:rsidR="008E7D0C">
        <w:t xml:space="preserve"> </w:t>
      </w:r>
      <w:r>
        <w:t xml:space="preserve">is more common in men, as both </w:t>
      </w:r>
      <w:r w:rsidR="004C36A2">
        <w:t>of the</w:t>
      </w:r>
      <w:r>
        <w:t xml:space="preserve"> mixed-sex</w:t>
      </w:r>
      <w:r w:rsidR="004C36A2">
        <w:t xml:space="preserve"> studies</w:t>
      </w:r>
      <w:r w:rsidR="0065034F">
        <w:t xml:space="preserve"> </w:t>
      </w:r>
      <w:r w:rsidR="00075EE0">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LCAzMV08L0Rpc3BsYXlUZXh0PjxyZWNv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kogUmhldW1hdG9sPC9mdWxsLXRpdGxlPjxhYmJyLTE+VGhlIEpvdXJu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</w:fldData>
        </w:fldChar>
      </w:r>
      <w:r w:rsidR="001F4D06">
        <w:instrText xml:space="preserve"> ADDIN EN.CITE.DATA </w:instrText>
      </w:r>
      <w:r w:rsidR="001F4D06">
        <w:fldChar w:fldCharType="end"/>
      </w:r>
      <w:r w:rsidR="00075EE0">
        <w:fldChar w:fldCharType="separate"/>
      </w:r>
      <w:r w:rsidR="001F4D06">
        <w:rPr>
          <w:noProof/>
        </w:rPr>
        <w:t>[30, 31]</w:t>
      </w:r>
      <w:r w:rsidR="00075EE0">
        <w:fldChar w:fldCharType="end"/>
      </w:r>
      <w:r>
        <w:t xml:space="preserve"> found </w:t>
      </w:r>
      <w:r w:rsidR="00D45C7C">
        <w:t>a</w:t>
      </w:r>
      <w:r>
        <w:t xml:space="preserve"> similar </w:t>
      </w:r>
      <w:r w:rsidR="004C36A2">
        <w:t xml:space="preserve">incidence of </w:t>
      </w:r>
      <w:r>
        <w:t>ReA</w:t>
      </w:r>
      <w:r w:rsidR="004C36A2">
        <w:t xml:space="preserve"> in men and women</w:t>
      </w:r>
      <w:r>
        <w:t>.</w:t>
      </w:r>
      <w:r w:rsidR="00FC70FD">
        <w:t xml:space="preserve"> This contrast</w:t>
      </w:r>
      <w:r w:rsidR="004C36A2">
        <w:t>s</w:t>
      </w:r>
      <w:r w:rsidR="00FC70FD">
        <w:t xml:space="preserve"> </w:t>
      </w:r>
      <w:r w:rsidR="009C426D">
        <w:t xml:space="preserve">population-based and </w:t>
      </w:r>
      <w:r w:rsidR="00FC70FD">
        <w:t xml:space="preserve">retrospective studies of ReA </w:t>
      </w:r>
      <w:r w:rsidR="004C36A2">
        <w:t xml:space="preserve">diagnosed in </w:t>
      </w:r>
      <w:r w:rsidR="00FC70FD">
        <w:t xml:space="preserve">routine clinical practice, </w:t>
      </w:r>
      <w:r w:rsidR="004C36A2">
        <w:t>where</w:t>
      </w:r>
      <w:r w:rsidR="00FC70FD">
        <w:t xml:space="preserve"> ReA cases are predominantly males</w:t>
      </w:r>
      <w:r w:rsidR="0065034F">
        <w:t xml:space="preserve"> </w:t>
      </w:r>
      <w:r w:rsidR="008C6DCF">
        <w:fldChar w:fldCharType="begin">
          <w:fldData xml:space="preserve">PEVuZE5vdGU+PENpdGU+PEF1dGhvcj5IYW1kdWxheTwvQXV0aG9yPjxZZWFyPjIwMDY8L1llYXI+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</w:fldData>
        </w:fldChar>
      </w:r>
      <w:r w:rsidR="001F4D06">
        <w:instrText xml:space="preserve"> ADDIN EN.CITE </w:instrText>
      </w:r>
      <w:r w:rsidR="001F4D06">
        <w:fldChar w:fldCharType="begin">
          <w:fldData xml:space="preserve">PEVuZE5vdGU+PENpdGU+PEF1dGhvcj5IYW1kdWxheTwvQXV0aG9yPjxZZWFyPjIwMDY8L1llYXI+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</w:fldData>
        </w:fldChar>
      </w:r>
      <w:r w:rsidR="001F4D06">
        <w:instrText xml:space="preserve"> ADDIN EN.CITE.DATA </w:instrText>
      </w:r>
      <w:r w:rsidR="001F4D06">
        <w:fldChar w:fldCharType="end"/>
      </w:r>
      <w:r w:rsidR="008C6DCF">
        <w:fldChar w:fldCharType="separate"/>
      </w:r>
      <w:r w:rsidR="001F4D06">
        <w:rPr>
          <w:noProof/>
        </w:rPr>
        <w:t>[1, 38]</w:t>
      </w:r>
      <w:r w:rsidR="008C6DCF">
        <w:fldChar w:fldCharType="end"/>
      </w:r>
      <w:r w:rsidR="00FC70FD">
        <w:t>.</w:t>
      </w:r>
      <w:r>
        <w:t xml:space="preserve"> It is possible that</w:t>
      </w:r>
      <w:r w:rsidR="00214A12">
        <w:t xml:space="preserve"> ReA is underdiagnosed in women</w:t>
      </w:r>
      <w:r>
        <w:t xml:space="preserve"> </w:t>
      </w:r>
      <w:r w:rsidR="004C36A2">
        <w:t>as</w:t>
      </w:r>
      <w:r>
        <w:t xml:space="preserve"> genital infections </w:t>
      </w:r>
      <w:r w:rsidR="004C36A2">
        <w:t xml:space="preserve">are </w:t>
      </w:r>
      <w:r>
        <w:t xml:space="preserve">more likely to be </w:t>
      </w:r>
      <w:r w:rsidR="009E741E">
        <w:t>asymptomatic</w:t>
      </w:r>
      <w:r w:rsidR="0065034F">
        <w:t xml:space="preserve"> </w:t>
      </w:r>
      <w:r w:rsidR="008C6DCF">
        <w:fldChar w:fldCharType="begin"/>
      </w:r>
      <w:r w:rsidR="001F4D06">
        <w:instrText xml:space="preserve"> ADDIN EN.CITE &lt;EndNote&gt;&lt;Cite&gt;&lt;RecNum&gt;14951&lt;/RecNum&gt;&lt;DisplayText&gt;[36]&lt;/DisplayText&gt;&lt;record&gt;&lt;rec-number&gt;14951&lt;/rec-number&gt;&lt;foreign-keys&gt;&lt;key app="EN" db-id="xxett0apcfsarre20do5pveetx5p02tzapze" timestamp="1459223025"&gt;14951&lt;/key&gt;&lt;/foreign-keys&gt;&lt;ref-type name="Book"&gt;6&lt;/ref-type&gt;&lt;contributors&gt;&lt;/contributors&gt;&lt;titles&gt;&lt;title&gt;Heymann DL, editor. Control of communicable diseases manual. 19th ed. Washington, DC: American Public Health Association; 2008. &lt;/title&gt;&lt;/titles&gt;&lt;dates&gt;&lt;/dates&gt;&lt;urls&gt;&lt;/urls&gt;&lt;/record&gt;&lt;/Cite&gt;&lt;/EndNote&gt;</w:instrText>
      </w:r>
      <w:r w:rsidR="008C6DCF">
        <w:fldChar w:fldCharType="separate"/>
      </w:r>
      <w:r w:rsidR="001F4D06">
        <w:rPr>
          <w:noProof/>
        </w:rPr>
        <w:t>[36]</w:t>
      </w:r>
      <w:r w:rsidR="008C6DCF">
        <w:fldChar w:fldCharType="end"/>
      </w:r>
      <w:r>
        <w:t>.</w:t>
      </w:r>
    </w:p>
    <w:p w14:paraId="25F3C163" w14:textId="77777777" w:rsidR="0006043A" w:rsidRDefault="0006043A" w:rsidP="00404AD4">
      <w:pPr>
        <w:spacing w:line="480" w:lineRule="auto"/>
        <w:jc w:val="both"/>
        <w:rPr>
          <w:i/>
        </w:rPr>
      </w:pPr>
    </w:p>
    <w:p w14:paraId="134EA70B" w14:textId="77777777" w:rsidR="0006043A" w:rsidRPr="0006043A" w:rsidRDefault="0006043A" w:rsidP="00404AD4">
      <w:pPr>
        <w:spacing w:line="480" w:lineRule="auto"/>
        <w:jc w:val="both"/>
        <w:outlineLvl w:val="0"/>
        <w:rPr>
          <w:i/>
        </w:rPr>
      </w:pPr>
      <w:r w:rsidRPr="0006043A">
        <w:rPr>
          <w:i/>
        </w:rPr>
        <w:lastRenderedPageBreak/>
        <w:t>Strengths and limitations</w:t>
      </w:r>
    </w:p>
    <w:p w14:paraId="4B6B0DB0" w14:textId="2E80A5D9" w:rsidR="003447C5" w:rsidRDefault="003447C5" w:rsidP="00404AD4">
      <w:pPr>
        <w:spacing w:line="480" w:lineRule="auto"/>
        <w:jc w:val="both"/>
      </w:pPr>
      <w:r w:rsidRPr="003447C5">
        <w:t xml:space="preserve">This review’s strengths </w:t>
      </w:r>
      <w:r>
        <w:t>include the systematic approac</w:t>
      </w:r>
      <w:r w:rsidR="00BC2607">
        <w:t xml:space="preserve">h, </w:t>
      </w:r>
      <w:r w:rsidRPr="003447C5">
        <w:t>independent data search an</w:t>
      </w:r>
      <w:r>
        <w:t>d analysis. Limitations include</w:t>
      </w:r>
      <w:r w:rsidR="00BC2607">
        <w:t xml:space="preserve"> </w:t>
      </w:r>
      <w:r w:rsidR="004B7A21">
        <w:t>the lack of relevant studies,</w:t>
      </w:r>
      <w:r w:rsidR="0006043A">
        <w:t xml:space="preserve"> </w:t>
      </w:r>
      <w:r>
        <w:t xml:space="preserve">the medium to high risk of bias assessed to be </w:t>
      </w:r>
      <w:r w:rsidR="004B7A21">
        <w:t>present within included studies,</w:t>
      </w:r>
      <w:r w:rsidR="0006043A">
        <w:t xml:space="preserve"> </w:t>
      </w:r>
      <w:r>
        <w:t>and</w:t>
      </w:r>
      <w:r w:rsidRPr="003447C5">
        <w:t xml:space="preserve"> th</w:t>
      </w:r>
      <w:r>
        <w:t xml:space="preserve">e </w:t>
      </w:r>
      <w:r w:rsidR="00E6514C">
        <w:t xml:space="preserve">methodological </w:t>
      </w:r>
      <w:r>
        <w:t>heterogeneity across studies.</w:t>
      </w:r>
      <w:r w:rsidR="007A49A7">
        <w:t xml:space="preserve">  Additionally</w:t>
      </w:r>
      <w:r w:rsidR="004B7A21">
        <w:t>,</w:t>
      </w:r>
      <w:r w:rsidR="007A49A7">
        <w:t xml:space="preserve"> a number of potentially relevant publications were not in English (n=9) and resources were not available to translate these.</w:t>
      </w:r>
    </w:p>
    <w:p w14:paraId="64F8F7B8" w14:textId="1E6CC7CD" w:rsidR="00EC3D2D" w:rsidRDefault="00BC2607" w:rsidP="00404AD4">
      <w:pPr>
        <w:spacing w:line="480" w:lineRule="auto"/>
        <w:jc w:val="both"/>
      </w:pPr>
      <w:r>
        <w:t>Only three studies met the inclusion criteria of assessing the</w:t>
      </w:r>
      <w:r w:rsidR="003447C5">
        <w:t xml:space="preserve"> incidence of SARA</w:t>
      </w:r>
      <w:r w:rsidR="0065034F">
        <w:t xml:space="preserve"> </w:t>
      </w:r>
      <w:r w:rsidR="002D1189">
        <w:fldChar w:fldCharType="begin">
          <w:fldData xml:space="preserve">PEVuZE5vdGU+PENpdGU+PEF1dGhvcj5LZWF0PC9BdXRob3I+PFllYXI+MTk3ODwvWWVhcj48UmVj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E1NzgtODI8L3BhZ2VzPjx2b2x1bWU+
NDA8L3ZvbHVtZT48bnVtYmVyPjk8L251bWJlcj48ZGF0ZXM+PHllYXI+MjAxMzwveWVhcj48cHVi
LWRhdGVzPjxkYXRlPlNlcDwvZGF0ZT48L3B1Yi1kYXRlcz48L2RhdGVzPjxpc2JuPjAzMTUtMTYy
WCAoUHJpbnQpJiN4RDswMzE1LTE2MlggKExpbmtpbmcpPC9pc2JuPjxhY2Nlc3Npb24tbnVtPjIz
ODE4NzE2PC9hY2Nlc3Npb24tbnVtPjx1cmxzPjxyZWxhdGVkLXVybHM+PHVybD5odHRwOi8vd3d3
Lm5jYmkubmxtLm5paC5nb3YvcHVibWVkLzIzODE4NzE2PC91cmw+PC9yZWxhdGVkLXVybHM+PC91
cmxzPjxlbGVjdHJvbmljLXJlc291cmNlLW51bT4xMC4zODk5L2pyaGV1bS4xMzAxMzY8L2VsZWN0
cm9uaWMtcmVzb3VyY2UtbnVtPjwvcmVjb3JkPjwvQ2l0ZT48L0VuZE5vdGU+AG==
</w:fldData>
        </w:fldChar>
      </w:r>
      <w:r w:rsidR="001F4D06">
        <w:instrText xml:space="preserve"> ADDIN EN.CITE </w:instrText>
      </w:r>
      <w:r w:rsidR="001F4D06">
        <w:fldChar w:fldCharType="begin">
          <w:fldData xml:space="preserve">PEVuZE5vdGU+PENpdGU+PEF1dGhvcj5LZWF0PC9BdXRob3I+PFllYXI+MTk3ODwvWWVhcj48UmVj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E1NzgtODI8L3BhZ2VzPjx2b2x1bWU+
NDA8L3ZvbHVtZT48bnVtYmVyPjk8L251bWJlcj48ZGF0ZXM+PHllYXI+MjAxMzwveWVhcj48cHVi
LWRhdGVzPjxkYXRlPlNlcDwvZGF0ZT48L3B1Yi1kYXRlcz48L2RhdGVzPjxpc2JuPjAzMTUtMTYy
WCAoUHJpbnQpJiN4RDswMzE1LTE2MlggKExpbmtpbmcpPC9pc2JuPjxhY2Nlc3Npb24tbnVtPjIz
ODE4NzE2PC9hY2Nlc3Npb24tbnVtPjx1cmxzPjxyZWxhdGVkLXVybHM+PHVybD5odHRwOi8vd3d3
Lm5jYmkubmxtLm5paC5nb3YvcHVibWVkLzIzODE4NzE2PC91cmw+PC9yZWxhdGVkLXVybHM+PC91
cmxzPjxlbGVjdHJvbmljLXJlc291cmNlLW51bT4xMC4zODk5L2pyaGV1bS4xMzAxMzY8L2VsZWN0
cm9uaWMtcmVzb3VyY2UtbnVtPjwvcmVjb3JkPjwvQ2l0ZT48L0VuZE5vdGU+AG==
</w:fldData>
        </w:fldChar>
      </w:r>
      <w:r w:rsidR="001F4D06">
        <w:instrText xml:space="preserve"> ADDIN EN.CITE.DATA </w:instrText>
      </w:r>
      <w:r w:rsidR="001F4D06">
        <w:fldChar w:fldCharType="end"/>
      </w:r>
      <w:r w:rsidR="002D1189">
        <w:fldChar w:fldCharType="separate"/>
      </w:r>
      <w:r w:rsidR="001F4D06">
        <w:rPr>
          <w:noProof/>
        </w:rPr>
        <w:t>[29-31]</w:t>
      </w:r>
      <w:r w:rsidR="002D1189">
        <w:fldChar w:fldCharType="end"/>
      </w:r>
      <w:r>
        <w:t xml:space="preserve">. </w:t>
      </w:r>
      <w:r w:rsidR="00391458">
        <w:t>Furthermore,</w:t>
      </w:r>
      <w:r w:rsidR="00EC3D2D" w:rsidRPr="00EC3D2D">
        <w:t xml:space="preserve"> </w:t>
      </w:r>
      <w:r w:rsidR="00EC3D2D">
        <w:t>Keat et al. state</w:t>
      </w:r>
      <w:r w:rsidR="00391458">
        <w:t xml:space="preserve">d that </w:t>
      </w:r>
      <w:r>
        <w:t xml:space="preserve">their study </w:t>
      </w:r>
      <w:r w:rsidR="00EC3D2D" w:rsidRPr="00DA072B">
        <w:t xml:space="preserve">was not </w:t>
      </w:r>
      <w:r w:rsidR="00391458">
        <w:t xml:space="preserve">specifically </w:t>
      </w:r>
      <w:r w:rsidR="00EC3D2D" w:rsidRPr="00DA072B">
        <w:t xml:space="preserve">designed to provide epidemiological data on the incidence of </w:t>
      </w:r>
      <w:r>
        <w:t>ReA</w:t>
      </w:r>
      <w:r w:rsidR="00EC3D2D" w:rsidRPr="00DA072B">
        <w:t xml:space="preserve"> in the general population or in hospital-based patients</w:t>
      </w:r>
      <w:r w:rsidR="00EC3D2D">
        <w:t xml:space="preserve"> with </w:t>
      </w:r>
      <w:r w:rsidR="00895E06">
        <w:t>non-</w:t>
      </w:r>
      <w:r w:rsidR="00895E06" w:rsidRPr="00895E06">
        <w:t>specific urethritis</w:t>
      </w:r>
      <w:r w:rsidR="0065034F">
        <w:t xml:space="preserve"> </w:t>
      </w:r>
      <w:r w:rsidR="00075EE0">
        <w:fldChar w:fldCharType="begin"/>
      </w:r>
      <w:r w:rsidR="001F4D06">
        <w:instrText xml:space="preserve"> ADDIN EN.CITE &lt;EndNote&gt;&lt;Cite&gt;&lt;Author&gt;Keat&lt;/Author&gt;&lt;Year&gt;1978&lt;/Year&gt;&lt;RecNum&gt;5190&lt;/RecNum&gt;&lt;DisplayText&gt;[29]&lt;/DisplayText&gt;&lt;record&gt;&lt;rec-number&gt;5190&lt;/rec-number&gt;&lt;foreign-keys&gt;&lt;key app="EN" db-id="xxett0apcfsarre20do5pveetx5p02tzapze" timestamp="1403241983"&gt;5190&lt;/key&gt;&lt;/foreign-keys&gt;&lt;ref-type name="Journal Article"&gt;17&lt;/ref-type&gt;&lt;contributors&gt;&lt;authors&gt;&lt;author&gt;Keat, A. C.&lt;/author&gt;&lt;author&gt;Maini, R. N.&lt;/author&gt;&lt;author&gt;Nkwazi, G. C.&lt;/author&gt;&lt;author&gt;Pegrum, G. D.&lt;/author&gt;&lt;author&gt;Ridgway, G. L.&lt;/author&gt;&lt;author&gt;Scott, J. T.&lt;/author&gt;&lt;/authors&gt;&lt;/contributors&gt;&lt;titles&gt;&lt;title&gt;Role of Chlamydia trachomatis and HLA-B27 in sexually acquired reactive arthritis&lt;/title&gt;&lt;secondary-title&gt;British Medical Journal&lt;/secondary-title&gt;&lt;/titles&gt;&lt;periodical&gt;&lt;full-title&gt;British Medical Journal&lt;/full-title&gt;&lt;/periodical&gt;&lt;pages&gt;605-7&lt;/pages&gt;&lt;volume&gt;1&lt;/volume&gt;&lt;number&gt;6113&lt;/number&gt;&lt;dates&gt;&lt;year&gt;1978&lt;/year&gt;&lt;/dates&gt;&lt;accession-num&gt;630254&lt;/accession-num&gt;&lt;label&gt; MEDLINE 19.06.14&lt;/label&gt;&lt;urls&gt;&lt;related-urls&gt;&lt;url&gt;http://ovidsp.ovid.com/ovidweb.cgi?T=JS&amp;amp;CSC=Y&amp;amp;NEWS=N&amp;amp;PAGE=fulltext&amp;amp;D=med1&amp;amp;AN=630254&lt;/url&gt;&lt;url&gt;http://otago.hosted.exlibrisgroup.com/openurl/WELLINGTON/WELLINGTON_SERVICES_PAGE?url_ver=Z39.88-2004&amp;amp;rft_val_fmt=info:ofi/fmt:kev:mtx:journal&amp;amp;rfr_id=info:sid/Ovid:med1&amp;amp;rft.genre=article&amp;amp;rft_id=info:doi/&amp;amp;rft_id=info:pmid/630254&amp;amp;rft.issn=0007-1447&amp;amp;rft.volume=1&amp;amp;rft.issue=6113&amp;amp;rft.spage=605&amp;amp;rft.pages=605-7&amp;amp;rft.date=1978&amp;amp;rft.jtitle=British+Medical+Journal&amp;amp;rft.atitle=Role+of+Chlamydia+trachomatis+and+HLA-B27+in+sexually+acquired+reactive+arthritis.&amp;amp;rft.aulast=Keat&lt;/url&gt;&lt;/related-urls&gt;&lt;/urls&gt;&lt;custom2&gt;PMC1603413&lt;/custom2&gt;&lt;remote-database-name&gt;MEDLINE&lt;/remote-database-name&gt;&lt;remote-database-provider&gt;Ovid Technologies&lt;/remote-database-provider&gt;&lt;/record&gt;&lt;/Cite&gt;&lt;/EndNote&gt;</w:instrText>
      </w:r>
      <w:r w:rsidR="00075EE0">
        <w:fldChar w:fldCharType="separate"/>
      </w:r>
      <w:r w:rsidR="001F4D06">
        <w:rPr>
          <w:noProof/>
        </w:rPr>
        <w:t>[29]</w:t>
      </w:r>
      <w:r w:rsidR="00075EE0">
        <w:fldChar w:fldCharType="end"/>
      </w:r>
      <w:r w:rsidR="00EC3D2D">
        <w:t>.</w:t>
      </w:r>
      <w:r w:rsidR="00391458">
        <w:t xml:space="preserve"> </w:t>
      </w:r>
      <w:r>
        <w:t xml:space="preserve">Although the reasons for this statement are unclear, and caution should be applied to the study’s interpretation, the reported </w:t>
      </w:r>
      <w:r w:rsidR="00391458">
        <w:t>incidence</w:t>
      </w:r>
      <w:r w:rsidR="0047209C">
        <w:t xml:space="preserve"> of SARA</w:t>
      </w:r>
      <w:r>
        <w:t xml:space="preserve"> of 3.01%</w:t>
      </w:r>
      <w:r w:rsidR="00391458">
        <w:t xml:space="preserve"> is </w:t>
      </w:r>
      <w:r w:rsidR="0047209C">
        <w:t>similar to</w:t>
      </w:r>
      <w:r w:rsidR="00391458">
        <w:t xml:space="preserve"> the incidence reported by Rich et al</w:t>
      </w:r>
      <w:r w:rsidR="001F5BC2">
        <w:t>.</w:t>
      </w:r>
      <w:r w:rsidR="00391458">
        <w:t xml:space="preserve"> (</w:t>
      </w:r>
      <w:r w:rsidR="00391458" w:rsidRPr="00391458">
        <w:t>4.1%)</w:t>
      </w:r>
      <w:r w:rsidR="0065034F">
        <w:t xml:space="preserve"> </w:t>
      </w:r>
      <w:r w:rsidR="00075EE0">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 </w:instrText>
      </w:r>
      <w:r w:rsidR="001F4D06">
        <w:fldChar w:fldCharType="begin">
          <w:fldData xml:space="preserve">PEVuZE5vdGU+PENpdGU+PEF1dGhvcj5SaWNoPC9BdXRob3I+PFllYXI+MTk5NjwvWWVhcj48UmVj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</w:fldData>
        </w:fldChar>
      </w:r>
      <w:r w:rsidR="001F4D06">
        <w:instrText xml:space="preserve"> ADDIN EN.CITE.DATA </w:instrText>
      </w:r>
      <w:r w:rsidR="001F4D06">
        <w:fldChar w:fldCharType="end"/>
      </w:r>
      <w:r w:rsidR="00075EE0">
        <w:fldChar w:fldCharType="separate"/>
      </w:r>
      <w:r w:rsidR="001F4D06">
        <w:rPr>
          <w:noProof/>
        </w:rPr>
        <w:t>[30]</w:t>
      </w:r>
      <w:r w:rsidR="00075EE0">
        <w:fldChar w:fldCharType="end"/>
      </w:r>
      <w:r w:rsidR="00391458">
        <w:t>.</w:t>
      </w:r>
    </w:p>
    <w:p w14:paraId="3E44456E" w14:textId="7EA719F9" w:rsidR="0047209C" w:rsidRDefault="0047209C" w:rsidP="00404AD4">
      <w:pPr>
        <w:spacing w:line="480" w:lineRule="auto"/>
        <w:jc w:val="both"/>
      </w:pPr>
      <w:r>
        <w:t xml:space="preserve">The studies </w:t>
      </w:r>
      <w:r w:rsidR="00156500">
        <w:t>had</w:t>
      </w:r>
      <w:r>
        <w:t xml:space="preserve"> medium to high risk of bias, meaning results should be interpreted with caution</w:t>
      </w:r>
      <w:r w:rsidR="001E6C37">
        <w:t>.</w:t>
      </w:r>
      <w:r>
        <w:t xml:space="preserve"> </w:t>
      </w:r>
      <w:r w:rsidR="00156500">
        <w:t>R</w:t>
      </w:r>
      <w:r>
        <w:t xml:space="preserve">eporting of study methods was </w:t>
      </w:r>
      <w:r w:rsidR="00156500">
        <w:t xml:space="preserve">inconsistent and </w:t>
      </w:r>
      <w:r>
        <w:t>significantly lacking in the oldest study. Future research should make use of reporting guidelines such as STROBE</w:t>
      </w:r>
      <w:r w:rsidR="00895E06">
        <w:t xml:space="preserve"> (</w:t>
      </w:r>
      <w:r w:rsidR="00895E06" w:rsidRPr="00895E06">
        <w:t>STrengthening the Reporting of OBservational studies in Epidemiology</w:t>
      </w:r>
      <w:r w:rsidR="00895E06">
        <w:t>)</w:t>
      </w:r>
      <w:r>
        <w:t xml:space="preserve"> to ensure all the relevant information is </w:t>
      </w:r>
      <w:r w:rsidR="00156500">
        <w:t>available</w:t>
      </w:r>
      <w:r w:rsidR="00173EBE">
        <w:t xml:space="preserve"> to contextualise</w:t>
      </w:r>
      <w:r w:rsidR="007A02D6">
        <w:t xml:space="preserve"> the work</w:t>
      </w:r>
      <w:r w:rsidR="0065034F">
        <w:t xml:space="preserve"> </w:t>
      </w:r>
      <w:r w:rsidR="00B95574">
        <w:fldChar w:fldCharType="begin"/>
      </w:r>
      <w:r w:rsidR="001F4D06">
        <w:instrText xml:space="preserve"> ADDIN EN.CITE &lt;EndNote&gt;&lt;Cite&gt;&lt;Author&gt;von Elm&lt;/Author&gt;&lt;Year&gt;2008&lt;/Year&gt;&lt;RecNum&gt;14952&lt;/RecNum&gt;&lt;DisplayText&gt;[39]&lt;/DisplayText&gt;&lt;record&gt;&lt;rec-number&gt;14952&lt;/rec-number&gt;&lt;foreign-keys&gt;&lt;key app="EN" db-id="xxett0apcfsarre20do5pveetx5p02tzapze" timestamp="1459223866"&gt;14952&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3012 Bern, Switzerland.&lt;/auth-address&gt;&lt;titles&gt;&lt;title&gt;The Strengthening the Reporting of Observational Studies in Epidemiology (STROBE) statement: guidelines for reporting observational studies&lt;/title&gt;&lt;secondary-title&gt;J Clin Epidemiol&lt;/secondary-title&gt;&lt;alt-title&gt;Journal of clinical epidemiology&lt;/alt-title&gt;&lt;/titles&gt;&lt;periodical&gt;&lt;full-title&gt;Journal of Clinical Epidemiology&lt;/full-title&gt;&lt;abbr-2&gt;J Clin Epidemiol&lt;/abbr-2&gt;&lt;/periodical&gt;&lt;alt-periodical&gt;&lt;full-title&gt;Journal of Clinical Epidemiology&lt;/full-title&gt;&lt;abbr-2&gt;J Clin Epidemiol&lt;/abbr-2&gt;&lt;/alt-periodical&gt;&lt;pages&gt;344-9&lt;/pages&gt;&lt;volume&gt;61&lt;/volume&gt;&lt;number&gt;4&lt;/number&gt;&lt;edition&gt;2008/03/04&lt;/edition&gt;&lt;keywords&gt;&lt;keyword&gt;Case-Control Studies&lt;/keyword&gt;&lt;keyword&gt;Cohort Studies&lt;/keyword&gt;&lt;keyword&gt;Consensus&lt;/keyword&gt;&lt;keyword&gt;Cross-Sectional Studies&lt;/keyword&gt;&lt;keyword&gt;Documentation&lt;/keyword&gt;&lt;keyword&gt;*Epidemiologic Research Design&lt;/keyword&gt;&lt;keyword&gt;*Guidelines as Topic&lt;/keyword&gt;&lt;keyword&gt;Humans&lt;/keyword&gt;&lt;keyword&gt;Information Dissemination/*methods&lt;/keyword&gt;&lt;keyword&gt;Observation/*methods&lt;/keyword&gt;&lt;/keywords&gt;&lt;dates&gt;&lt;year&gt;2008&lt;/year&gt;&lt;pub-dates&gt;&lt;date&gt;Apr&lt;/date&gt;&lt;/pub-dates&gt;&lt;/dates&gt;&lt;isbn&gt;0895-4356 (Print)&amp;#xD;0895-4356&lt;/isbn&gt;&lt;accession-num&gt;18313558&lt;/accession-num&gt;&lt;urls&gt;&lt;/urls&gt;&lt;electronic-resource-num&gt;10.1016/j.jclinepi.2007.11.008&lt;/electronic-resource-num&gt;&lt;remote-database-provider&gt;NLM&lt;/remote-database-provider&gt;&lt;language&gt;eng&lt;/language&gt;&lt;/record&gt;&lt;/Cite&gt;&lt;/EndNote&gt;</w:instrText>
      </w:r>
      <w:r w:rsidR="00B95574">
        <w:fldChar w:fldCharType="separate"/>
      </w:r>
      <w:r w:rsidR="001F4D06">
        <w:rPr>
          <w:noProof/>
        </w:rPr>
        <w:t>[39]</w:t>
      </w:r>
      <w:r w:rsidR="00B95574">
        <w:fldChar w:fldCharType="end"/>
      </w:r>
      <w:r w:rsidR="007A02D6" w:rsidRPr="005E29AC">
        <w:t>.</w:t>
      </w:r>
    </w:p>
    <w:p w14:paraId="5C2862E7" w14:textId="3325F329" w:rsidR="00C64B16" w:rsidRDefault="00EC3D2D" w:rsidP="00404AD4">
      <w:pPr>
        <w:spacing w:line="480" w:lineRule="auto"/>
        <w:jc w:val="both"/>
      </w:pPr>
      <w:r>
        <w:t xml:space="preserve">The </w:t>
      </w:r>
      <w:r w:rsidR="00067B94">
        <w:t xml:space="preserve">studies used different methods and criteria to identify ReA cases. </w:t>
      </w:r>
      <w:r w:rsidR="00042EF9">
        <w:t xml:space="preserve">This is a well-recognised problem </w:t>
      </w:r>
      <w:r w:rsidR="007A49A7">
        <w:t xml:space="preserve">in </w:t>
      </w:r>
      <w:r w:rsidR="00042EF9">
        <w:t>rheumatology</w:t>
      </w:r>
      <w:r w:rsidR="00683DEF">
        <w:t xml:space="preserve"> where diseases often </w:t>
      </w:r>
      <w:r w:rsidR="007A49A7">
        <w:t xml:space="preserve">have </w:t>
      </w:r>
      <w:r w:rsidR="00683DEF">
        <w:t>heterogeneous presentation and rarely have a single clinical, laboratory, pathological</w:t>
      </w:r>
      <w:r w:rsidR="007A49A7">
        <w:t xml:space="preserve"> </w:t>
      </w:r>
      <w:r w:rsidR="00683DEF">
        <w:t>or radiological feature as a “gold standa</w:t>
      </w:r>
      <w:r w:rsidR="007A49A7">
        <w:t>r</w:t>
      </w:r>
      <w:r w:rsidR="00683DEF">
        <w:t xml:space="preserve">d” </w:t>
      </w:r>
      <w:r w:rsidR="007A49A7">
        <w:t>for</w:t>
      </w:r>
      <w:r w:rsidR="00683DEF">
        <w:t xml:space="preserve"> diagnosis and/or classif</w:t>
      </w:r>
      <w:r w:rsidR="00BC451C">
        <w:t>ication</w:t>
      </w:r>
      <w:r w:rsidR="0065034F">
        <w:t xml:space="preserve"> </w:t>
      </w:r>
      <w:r w:rsidR="00B95574">
        <w:fldChar w:fldCharType="begin">
          <w:fldData xml:space="preserve">PEVuZE5vdGU+PENpdGU+PEF1dGhvcj5BZ2dhcndhbDwvQXV0aG9yPjxZZWFyPjIwMTU8L1llYXI+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</w:fldData>
        </w:fldChar>
      </w:r>
      <w:r w:rsidR="001F4D06">
        <w:instrText xml:space="preserve"> ADDIN EN.CITE </w:instrText>
      </w:r>
      <w:r w:rsidR="001F4D06">
        <w:fldChar w:fldCharType="begin">
          <w:fldData xml:space="preserve">PEVuZE5vdGU+PENpdGU+PEF1dGhvcj5BZ2dhcndhbDwvQXV0aG9yPjxZZWFyPjIwMTU8L1llYXI+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</w:fldData>
        </w:fldChar>
      </w:r>
      <w:r w:rsidR="001F4D06">
        <w:instrText xml:space="preserve"> ADDIN EN.CITE.DATA </w:instrText>
      </w:r>
      <w:r w:rsidR="001F4D06">
        <w:fldChar w:fldCharType="end"/>
      </w:r>
      <w:r w:rsidR="00B95574">
        <w:fldChar w:fldCharType="separate"/>
      </w:r>
      <w:r w:rsidR="001F4D06">
        <w:rPr>
          <w:noProof/>
        </w:rPr>
        <w:t>[40]</w:t>
      </w:r>
      <w:r w:rsidR="00B95574">
        <w:fldChar w:fldCharType="end"/>
      </w:r>
      <w:r w:rsidR="00BC451C">
        <w:t>. Because of this, c</w:t>
      </w:r>
      <w:r w:rsidR="00042EF9">
        <w:t xml:space="preserve">lassification criteria have </w:t>
      </w:r>
      <w:r w:rsidR="007A49A7">
        <w:t xml:space="preserve">been developed </w:t>
      </w:r>
      <w:r w:rsidR="00683DEF">
        <w:t>for use in clinical research</w:t>
      </w:r>
      <w:r w:rsidR="007A49A7">
        <w:t xml:space="preserve">. </w:t>
      </w:r>
      <w:r w:rsidR="00042EF9">
        <w:t xml:space="preserve">Classification criteria </w:t>
      </w:r>
      <w:r w:rsidR="00E7184A" w:rsidRPr="00E7184A">
        <w:t>are applicable to gro</w:t>
      </w:r>
      <w:r w:rsidR="00E7184A">
        <w:t>ups and are more specific than diagnostic</w:t>
      </w:r>
      <w:r w:rsidR="00E7184A" w:rsidRPr="00E7184A">
        <w:t xml:space="preserve"> criteria which are applied to individuals.</w:t>
      </w:r>
      <w:r w:rsidR="003C3AEB">
        <w:t xml:space="preserve"> No </w:t>
      </w:r>
      <w:r w:rsidR="00403530">
        <w:t>universal</w:t>
      </w:r>
      <w:r w:rsidR="003C3AEB">
        <w:t xml:space="preserve"> diagnostic or classification criteria have been established for </w:t>
      </w:r>
      <w:r w:rsidR="007A49A7">
        <w:t>ReA</w:t>
      </w:r>
      <w:r w:rsidR="000B4C9E">
        <w:t>.</w:t>
      </w:r>
      <w:r w:rsidR="003C3AEB">
        <w:t xml:space="preserve"> </w:t>
      </w:r>
      <w:r w:rsidR="003334D4">
        <w:t>C</w:t>
      </w:r>
      <w:r w:rsidR="000B4C9E" w:rsidRPr="000B4C9E">
        <w:t>lassification schemes proposed in aiding the diagnosis of spondyloarthropathies</w:t>
      </w:r>
      <w:r w:rsidR="003334D4">
        <w:t xml:space="preserve"> include</w:t>
      </w:r>
      <w:r w:rsidR="000B4C9E">
        <w:t xml:space="preserve"> the Amor criteria</w:t>
      </w:r>
      <w:r w:rsidR="0065034F">
        <w:t xml:space="preserve"> </w:t>
      </w:r>
      <w:r w:rsidR="00FD0922">
        <w:fldChar w:fldCharType="begin"/>
      </w:r>
      <w:r w:rsidR="001F4D06">
        <w:instrText xml:space="preserve"> ADDIN EN.CITE &lt;EndNote&gt;&lt;Cite&gt;&lt;Author&gt;Amor&lt;/Author&gt;&lt;Year&gt;1990&lt;/Year&gt;&lt;RecNum&gt;14954&lt;/RecNum&gt;&lt;DisplayText&gt;[41]&lt;/DisplayText&gt;&lt;record&gt;&lt;rec-number&gt;14954&lt;/rec-number&gt;&lt;foreign-keys&gt;&lt;key app="EN" db-id="xxett0apcfsarre20do5pveetx5p02tzapze" timestamp="1459224938"&gt;14954&lt;/key&gt;&lt;/foreign-keys&gt;&lt;ref-type name="Journal Article"&gt;17&lt;/ref-type&gt;&lt;contributors&gt;&lt;authors&gt;&lt;author&gt;Amor, B.&lt;/author&gt;&lt;author&gt;Dougados, M.&lt;/author&gt;&lt;author&gt;Mijiyawa, M.&lt;/author&gt;&lt;/authors&gt;&lt;/contributors&gt;&lt;auth-address&gt;Clinique de Rhumatologie, Hopital Cochin, Paris.&lt;/auth-address&gt;&lt;titles&gt;&lt;title&gt;Criteria of the classification of spondylarthropathies&lt;/title&gt;&lt;secondary-title&gt;Rev Rhum Mal Osteoartic&lt;/secondary-title&gt;&lt;alt-title&gt;Revue du rhumatisme et des maladies osteo-articulaires&lt;/alt-title&gt;&lt;/titles&gt;&lt;periodical&gt;&lt;full-title&gt;Revue du Rhumatisme et des Maladies Osteo-Articulaires&lt;/full-title&gt;&lt;abbr-1&gt;Rev. Rhum. Mal. Osteoartic.&lt;/abbr-1&gt;&lt;abbr-2&gt;Rev Rhum Mal Osteoartic&lt;/abbr-2&gt;&lt;/periodical&gt;&lt;alt-periodical&gt;&lt;full-title&gt;Revue du Rhumatisme et des Maladies Osteo-Articulaires&lt;/full-title&gt;&lt;/alt-periodical&gt;&lt;pages&gt;85-9&lt;/pages&gt;&lt;volume&gt;57&lt;/volume&gt;&lt;number&gt;2&lt;/number&gt;&lt;edition&gt;1990/02/01&lt;/edition&gt;&lt;keywords&gt;&lt;keyword&gt;Arthritis/*classification&lt;/keyword&gt;&lt;keyword&gt;Europe&lt;/keyword&gt;&lt;keyword&gt;France&lt;/keyword&gt;&lt;keyword&gt;Humans&lt;/keyword&gt;&lt;keyword&gt;Multicenter Studies as Topic&lt;/keyword&gt;&lt;keyword&gt;New York&lt;/keyword&gt;&lt;keyword&gt;Prospective Studies&lt;/keyword&gt;&lt;keyword&gt;Retrospective Studies&lt;/keyword&gt;&lt;keyword&gt;Spondylitis/*classification&lt;/keyword&gt;&lt;/keywords&gt;&lt;dates&gt;&lt;year&gt;1990&lt;/year&gt;&lt;pub-dates&gt;&lt;date&gt;Feb&lt;/date&gt;&lt;/pub-dates&gt;&lt;/dates&gt;&lt;orig-pub&gt;Criteres de classification des spondylarthropathies.&lt;/orig-pub&gt;&lt;isbn&gt;0035-2659 (Print)&amp;#xD;0035-2659&lt;/isbn&gt;&lt;accession-num&gt;2181618&lt;/accession-num&gt;&lt;urls&gt;&lt;/urls&gt;&lt;remote-database-provider&gt;NLM&lt;/remote-database-provider&gt;&lt;language&gt;fre&lt;/language&gt;&lt;/record&gt;&lt;/Cite&gt;&lt;/EndNote&gt;</w:instrText>
      </w:r>
      <w:r w:rsidR="00FD0922">
        <w:fldChar w:fldCharType="separate"/>
      </w:r>
      <w:r w:rsidR="001F4D06">
        <w:rPr>
          <w:noProof/>
        </w:rPr>
        <w:t>[41]</w:t>
      </w:r>
      <w:r w:rsidR="00FD0922">
        <w:fldChar w:fldCharType="end"/>
      </w:r>
      <w:r w:rsidR="003334D4">
        <w:t>,</w:t>
      </w:r>
      <w:r w:rsidR="000B4C9E">
        <w:t xml:space="preserve"> the </w:t>
      </w:r>
      <w:r w:rsidR="000B4C9E" w:rsidRPr="00FA006C">
        <w:t xml:space="preserve">European Spondyloarthropathy Study </w:t>
      </w:r>
      <w:r w:rsidR="000B4C9E" w:rsidRPr="00FA006C">
        <w:lastRenderedPageBreak/>
        <w:t>Group (ESSG) criteria</w:t>
      </w:r>
      <w:r w:rsidR="0065034F">
        <w:t xml:space="preserve"> </w:t>
      </w:r>
      <w:r w:rsidR="00FD0922">
        <w:fldChar w:fldCharType="begin">
          <w:fldData xml:space="preserve">PEVuZE5vdGU+PENpdGU+PEF1dGhvcj5Eb3VnYWRvczwvQXV0aG9yPjxZZWFyPjE5OTE8L1llYXI+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</w:fldData>
        </w:fldChar>
      </w:r>
      <w:r w:rsidR="001F4D06">
        <w:instrText xml:space="preserve"> ADDIN EN.CITE </w:instrText>
      </w:r>
      <w:r w:rsidR="001F4D06">
        <w:fldChar w:fldCharType="begin">
          <w:fldData xml:space="preserve">PEVuZE5vdGU+PENpdGU+PEF1dGhvcj5Eb3VnYWRvczwvQXV0aG9yPjxZZWFyPjE5OTE8L1llYXI+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</w:fldData>
        </w:fldChar>
      </w:r>
      <w:r w:rsidR="001F4D06">
        <w:instrText xml:space="preserve"> ADDIN EN.CITE.DATA </w:instrText>
      </w:r>
      <w:r w:rsidR="001F4D06">
        <w:fldChar w:fldCharType="end"/>
      </w:r>
      <w:r w:rsidR="00FD0922">
        <w:fldChar w:fldCharType="separate"/>
      </w:r>
      <w:r w:rsidR="001F4D06">
        <w:rPr>
          <w:noProof/>
        </w:rPr>
        <w:t>[33]</w:t>
      </w:r>
      <w:r w:rsidR="00FD0922">
        <w:fldChar w:fldCharType="end"/>
      </w:r>
      <w:r w:rsidR="003334D4">
        <w:t xml:space="preserve"> and the </w:t>
      </w:r>
      <w:r w:rsidR="003334D4" w:rsidRPr="003334D4">
        <w:t>A</w:t>
      </w:r>
      <w:r w:rsidR="006F10FC">
        <w:t>ssessment of SpondyloArthritis I</w:t>
      </w:r>
      <w:r w:rsidR="003334D4" w:rsidRPr="003334D4">
        <w:t>nternational Society (ASAS)</w:t>
      </w:r>
      <w:r w:rsidR="003334D4">
        <w:t xml:space="preserve"> </w:t>
      </w:r>
      <w:r w:rsidR="003334D4" w:rsidRPr="00CB36B5">
        <w:t>criteria</w:t>
      </w:r>
      <w:r w:rsidR="0065034F">
        <w:t xml:space="preserve"> </w:t>
      </w:r>
      <w:r w:rsidR="00331C04">
        <w:fldChar w:fldCharType="begin">
          <w:fldData xml:space="preserve">PEVuZE5vdGU+PENpdGU+PEF1dGhvcj5SdWR3YWxlaXQ8L0F1dGhvcj48WWVhcj4yMDExPC9ZZWFy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</w:fldData>
        </w:fldChar>
      </w:r>
      <w:r w:rsidR="001F4D06">
        <w:instrText xml:space="preserve"> ADDIN EN.CITE </w:instrText>
      </w:r>
      <w:r w:rsidR="001F4D06">
        <w:fldChar w:fldCharType="begin">
          <w:fldData xml:space="preserve">PEVuZE5vdGU+PENpdGU+PEF1dGhvcj5SdWR3YWxlaXQ8L0F1dGhvcj48WWVhcj4yMDExPC9ZZWFy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</w:fldData>
        </w:fldChar>
      </w:r>
      <w:r w:rsidR="001F4D06">
        <w:instrText xml:space="preserve"> ADDIN EN.CITE.DATA </w:instrText>
      </w:r>
      <w:r w:rsidR="001F4D06">
        <w:fldChar w:fldCharType="end"/>
      </w:r>
      <w:r w:rsidR="00331C04">
        <w:fldChar w:fldCharType="separate"/>
      </w:r>
      <w:r w:rsidR="001F4D06">
        <w:rPr>
          <w:noProof/>
        </w:rPr>
        <w:t>[42]</w:t>
      </w:r>
      <w:r w:rsidR="00331C04">
        <w:fldChar w:fldCharType="end"/>
      </w:r>
      <w:r w:rsidR="000B4C9E" w:rsidRPr="00CB36B5">
        <w:t>.</w:t>
      </w:r>
      <w:r w:rsidR="000B4C9E">
        <w:t xml:space="preserve"> </w:t>
      </w:r>
      <w:r w:rsidR="000B4C9E" w:rsidRPr="000B4C9E">
        <w:t>Once the diagnosis of spondyloarthropathy is made, further clinical history and symptoms allow identification of the specific spondyloarthropathy, including ReA.</w:t>
      </w:r>
      <w:r w:rsidR="003334D4">
        <w:t xml:space="preserve"> There is continued debate</w:t>
      </w:r>
      <w:r w:rsidR="005F6FF9">
        <w:t xml:space="preserve"> in the literature </w:t>
      </w:r>
      <w:r w:rsidR="003334D4">
        <w:t xml:space="preserve">about the performance </w:t>
      </w:r>
      <w:r w:rsidR="00C64B16">
        <w:t xml:space="preserve">and suitability </w:t>
      </w:r>
      <w:r w:rsidR="003334D4">
        <w:t>of these various classification criteria</w:t>
      </w:r>
      <w:r w:rsidR="0065034F">
        <w:t xml:space="preserve"> </w:t>
      </w:r>
      <w:r w:rsidR="005D4DFB">
        <w:fldChar w:fldCharType="begin">
          <w:fldData xml:space="preserve">PEVuZE5vdGU+PENpdGU+PEF1dGhvcj5aZWlkbGVyPC9BdXRob3I+PFllYXI+MjAxMTwvWWVhcj48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5hbHMgb2YgdGhlIFJo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</w:fldData>
        </w:fldChar>
      </w:r>
      <w:r w:rsidR="001F4D06">
        <w:instrText xml:space="preserve"> ADDIN EN.CITE </w:instrText>
      </w:r>
      <w:r w:rsidR="001F4D06">
        <w:fldChar w:fldCharType="begin">
          <w:fldData xml:space="preserve">PEVuZE5vdGU+PENpdGU+PEF1dGhvcj5aZWlkbGVyPC9BdXRob3I+PFllYXI+MjAxMTwvWWVhcj48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5hbHMgb2YgdGhlIFJo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</w:fldData>
        </w:fldChar>
      </w:r>
      <w:r w:rsidR="001F4D06">
        <w:instrText xml:space="preserve"> ADDIN EN.CITE.DATA </w:instrText>
      </w:r>
      <w:r w:rsidR="001F4D06">
        <w:fldChar w:fldCharType="end"/>
      </w:r>
      <w:r w:rsidR="005D4DFB">
        <w:fldChar w:fldCharType="separate"/>
      </w:r>
      <w:r w:rsidR="001F4D06">
        <w:rPr>
          <w:noProof/>
        </w:rPr>
        <w:t>[43, 44]</w:t>
      </w:r>
      <w:r w:rsidR="005D4DFB">
        <w:fldChar w:fldCharType="end"/>
      </w:r>
      <w:r w:rsidR="00C64B16">
        <w:t>.</w:t>
      </w:r>
    </w:p>
    <w:p w14:paraId="53181A84" w14:textId="71EA4FB0" w:rsidR="00542A06" w:rsidRDefault="00BC451C" w:rsidP="00404AD4">
      <w:pPr>
        <w:spacing w:line="480" w:lineRule="auto"/>
        <w:jc w:val="both"/>
      </w:pPr>
      <w:r>
        <w:t>In this review, o</w:t>
      </w:r>
      <w:r w:rsidR="00042EF9">
        <w:t xml:space="preserve">nly one </w:t>
      </w:r>
      <w:r w:rsidR="007A49A7">
        <w:t>study</w:t>
      </w:r>
      <w:r w:rsidR="00042EF9">
        <w:t xml:space="preserve"> </w:t>
      </w:r>
      <w:r w:rsidR="007A49A7">
        <w:t>used</w:t>
      </w:r>
      <w:r w:rsidR="00042EF9">
        <w:t xml:space="preserve"> classification criteria (ESSG)</w:t>
      </w:r>
      <w:r w:rsidR="001E605E">
        <w:t xml:space="preserve"> </w:t>
      </w:r>
      <w:r>
        <w:t>making comparative evaluation of the studies challenging</w:t>
      </w:r>
      <w:r w:rsidR="001E605E">
        <w:t xml:space="preserve">, </w:t>
      </w:r>
      <w:r w:rsidR="00825C78">
        <w:t xml:space="preserve">which is </w:t>
      </w:r>
      <w:r w:rsidR="001E605E">
        <w:t xml:space="preserve">an ongoing </w:t>
      </w:r>
      <w:r w:rsidR="00FF5630">
        <w:t>problem</w:t>
      </w:r>
      <w:r w:rsidR="004615DD">
        <w:t xml:space="preserve"> </w:t>
      </w:r>
      <w:r w:rsidR="001E605E">
        <w:t>in ReA</w:t>
      </w:r>
      <w:r w:rsidR="0065034F">
        <w:t xml:space="preserve"> </w:t>
      </w:r>
      <w:r w:rsidR="005D4DFB">
        <w:fldChar w:fldCharType="begin">
          <w:fldData xml:space="preserve">PEVuZE5vdGU+PENpdGU+PEF1dGhvcj5QYWNoZWNvLVRlbmE8L0F1dGhvcj48WWVhcj4xOTk5PC9Z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</w:fldData>
        </w:fldChar>
      </w:r>
      <w:r w:rsidR="001F4D06">
        <w:instrText xml:space="preserve"> ADDIN EN.CITE </w:instrText>
      </w:r>
      <w:r w:rsidR="001F4D06">
        <w:fldChar w:fldCharType="begin">
          <w:fldData xml:space="preserve">PEVuZE5vdGU+PENpdGU+PEF1dGhvcj5QYWNoZWNvLVRlbmE8L0F1dGhvcj48WWVhcj4xOTk5PC9Z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</w:fldData>
        </w:fldChar>
      </w:r>
      <w:r w:rsidR="001F4D06">
        <w:instrText xml:space="preserve"> ADDIN EN.CITE.DATA </w:instrText>
      </w:r>
      <w:r w:rsidR="001F4D06">
        <w:fldChar w:fldCharType="end"/>
      </w:r>
      <w:r w:rsidR="005D4DFB">
        <w:fldChar w:fldCharType="separate"/>
      </w:r>
      <w:r w:rsidR="001F4D06">
        <w:rPr>
          <w:noProof/>
        </w:rPr>
        <w:t>[2, 20]</w:t>
      </w:r>
      <w:r w:rsidR="005D4DFB">
        <w:fldChar w:fldCharType="end"/>
      </w:r>
      <w:r w:rsidR="004615DD">
        <w:t xml:space="preserve">. </w:t>
      </w:r>
      <w:r w:rsidR="00051131">
        <w:t xml:space="preserve">Epidemiological studies of ReA </w:t>
      </w:r>
      <w:r w:rsidR="003C3AEB">
        <w:t>require</w:t>
      </w:r>
      <w:r w:rsidR="00051131">
        <w:t xml:space="preserve"> </w:t>
      </w:r>
      <w:r w:rsidR="00FF5630">
        <w:t>standardised</w:t>
      </w:r>
      <w:r w:rsidR="00895E06">
        <w:t>,</w:t>
      </w:r>
      <w:r w:rsidR="00FF5630">
        <w:t xml:space="preserve"> </w:t>
      </w:r>
      <w:r w:rsidR="00051131" w:rsidRPr="00051131">
        <w:t>val</w:t>
      </w:r>
      <w:r w:rsidR="00FF5630">
        <w:t xml:space="preserve">idated classification criteria </w:t>
      </w:r>
      <w:r w:rsidR="00E7184A">
        <w:t>to</w:t>
      </w:r>
      <w:r w:rsidR="00051131" w:rsidRPr="00051131">
        <w:t xml:space="preserve"> </w:t>
      </w:r>
      <w:r w:rsidR="00E7184A" w:rsidRPr="00E7184A">
        <w:t xml:space="preserve">provide uniformity for </w:t>
      </w:r>
      <w:r w:rsidR="001E605E">
        <w:t>inclusion of study subjects</w:t>
      </w:r>
      <w:r w:rsidR="003C3AEB">
        <w:t xml:space="preserve">. Until these are established, comparability across studies and a full understanding of </w:t>
      </w:r>
      <w:r w:rsidR="007A49A7">
        <w:t>ReA</w:t>
      </w:r>
      <w:r w:rsidR="003C3AEB">
        <w:t xml:space="preserve"> </w:t>
      </w:r>
      <w:r w:rsidR="001E605E">
        <w:t>(</w:t>
      </w:r>
      <w:r w:rsidR="00825C78">
        <w:t>including</w:t>
      </w:r>
      <w:r w:rsidR="001E605E">
        <w:t xml:space="preserve"> SARA) </w:t>
      </w:r>
      <w:r w:rsidR="003C3AEB">
        <w:t>will not be possible</w:t>
      </w:r>
      <w:r w:rsidR="00051131" w:rsidRPr="00051131">
        <w:t>.</w:t>
      </w:r>
    </w:p>
    <w:p w14:paraId="3E20F7E0" w14:textId="77777777" w:rsidR="00FA006C" w:rsidRDefault="00FA006C" w:rsidP="00404AD4">
      <w:pPr>
        <w:spacing w:line="480" w:lineRule="auto"/>
        <w:jc w:val="both"/>
        <w:rPr>
          <w:i/>
        </w:rPr>
      </w:pPr>
    </w:p>
    <w:p w14:paraId="11D215A8" w14:textId="66F49020" w:rsidR="00EC3D2D" w:rsidRPr="00EC3D2D" w:rsidRDefault="005F21B9" w:rsidP="00404AD4">
      <w:pPr>
        <w:spacing w:line="480" w:lineRule="auto"/>
        <w:jc w:val="both"/>
        <w:outlineLvl w:val="0"/>
        <w:rPr>
          <w:i/>
        </w:rPr>
      </w:pPr>
      <w:r>
        <w:rPr>
          <w:i/>
        </w:rPr>
        <w:t>Conclusions</w:t>
      </w:r>
      <w:r w:rsidR="00971B9D">
        <w:rPr>
          <w:i/>
        </w:rPr>
        <w:t xml:space="preserve"> and recommendations</w:t>
      </w:r>
    </w:p>
    <w:p w14:paraId="43959A3C" w14:textId="7A6B9A67" w:rsidR="00EB2B9A" w:rsidRDefault="005F21B9" w:rsidP="00404AD4">
      <w:pPr>
        <w:spacing w:line="480" w:lineRule="auto"/>
        <w:jc w:val="both"/>
      </w:pPr>
      <w:r>
        <w:t xml:space="preserve">In summary, there is a </w:t>
      </w:r>
      <w:r w:rsidR="0029195C">
        <w:t xml:space="preserve">lack of data </w:t>
      </w:r>
      <w:r w:rsidR="001035EE">
        <w:t>regarding the</w:t>
      </w:r>
      <w:r w:rsidR="0029195C">
        <w:t xml:space="preserve"> incidence of SARA. </w:t>
      </w:r>
      <w:r w:rsidR="002B76A5">
        <w:t xml:space="preserve">This </w:t>
      </w:r>
      <w:r w:rsidR="002B76A5" w:rsidRPr="002B76A5">
        <w:t>lack of data feeds into a lack of clinical guidelines and thus physician awareness which perpetuates the problem of underdiagnosis.</w:t>
      </w:r>
      <w:r w:rsidR="002B76A5">
        <w:t xml:space="preserve"> </w:t>
      </w:r>
      <w:r w:rsidR="0029195C">
        <w:t xml:space="preserve">It is likely that </w:t>
      </w:r>
      <w:r w:rsidR="001E605E">
        <w:t>SARA</w:t>
      </w:r>
      <w:r w:rsidR="0029195C">
        <w:t xml:space="preserve"> often goes undiagnosed and that only severe</w:t>
      </w:r>
      <w:r w:rsidR="001035EE">
        <w:t>ly affected people</w:t>
      </w:r>
      <w:r w:rsidR="0029195C">
        <w:t xml:space="preserve"> are </w:t>
      </w:r>
      <w:r w:rsidR="008933F3">
        <w:t>recognised</w:t>
      </w:r>
      <w:r w:rsidR="004B7A21">
        <w:t>;</w:t>
      </w:r>
      <w:r w:rsidR="0029195C">
        <w:t xml:space="preserve"> thus</w:t>
      </w:r>
      <w:r w:rsidR="004B7A21">
        <w:t>,</w:t>
      </w:r>
      <w:r w:rsidR="0029195C">
        <w:t xml:space="preserve"> we </w:t>
      </w:r>
      <w:r w:rsidR="004615DD">
        <w:t xml:space="preserve">cannot determine the </w:t>
      </w:r>
      <w:r w:rsidR="001E605E">
        <w:t xml:space="preserve">true </w:t>
      </w:r>
      <w:r w:rsidR="004615DD">
        <w:t>burden of disease</w:t>
      </w:r>
      <w:r w:rsidR="0029195C">
        <w:t>.</w:t>
      </w:r>
      <w:r w:rsidR="008933F3">
        <w:t xml:space="preserve"> </w:t>
      </w:r>
      <w:r w:rsidR="00717C74">
        <w:t xml:space="preserve">Quantification of the </w:t>
      </w:r>
      <w:r w:rsidR="00717C74" w:rsidRPr="00EE2A5A">
        <w:t xml:space="preserve">incidence rate </w:t>
      </w:r>
      <w:r w:rsidR="00717C74">
        <w:t>of SARA will</w:t>
      </w:r>
      <w:r w:rsidR="00717C74" w:rsidRPr="008933F3">
        <w:t xml:space="preserve"> </w:t>
      </w:r>
      <w:r w:rsidR="00717C74">
        <w:t>provide a better evidence-</w:t>
      </w:r>
      <w:r w:rsidR="00717C74" w:rsidRPr="00E80069">
        <w:t xml:space="preserve">base of </w:t>
      </w:r>
      <w:r w:rsidR="00717C74">
        <w:t>the natural history of this condition, as well</w:t>
      </w:r>
      <w:r w:rsidR="00971B9D">
        <w:t xml:space="preserve"> as</w:t>
      </w:r>
      <w:r w:rsidR="00717C74">
        <w:t xml:space="preserve"> allow</w:t>
      </w:r>
      <w:r w:rsidR="002B1460">
        <w:t>ing</w:t>
      </w:r>
      <w:r w:rsidR="00717C74">
        <w:t xml:space="preserve"> improved</w:t>
      </w:r>
      <w:r w:rsidR="002B1460">
        <w:t xml:space="preserve"> diagnosis</w:t>
      </w:r>
      <w:r w:rsidR="00717C74">
        <w:t xml:space="preserve"> and optimization of treatment. </w:t>
      </w:r>
      <w:r w:rsidR="003F3F25">
        <w:t>S</w:t>
      </w:r>
      <w:r w:rsidR="008933F3">
        <w:t>tudies assessing</w:t>
      </w:r>
      <w:r w:rsidR="003F3F25">
        <w:t xml:space="preserve"> the</w:t>
      </w:r>
      <w:r w:rsidR="008933F3">
        <w:t xml:space="preserve"> incidence </w:t>
      </w:r>
      <w:r w:rsidR="003F3F25">
        <w:t xml:space="preserve">of ReA </w:t>
      </w:r>
      <w:r w:rsidR="008933F3">
        <w:t>after STI are required</w:t>
      </w:r>
      <w:r w:rsidR="00067B94" w:rsidRPr="00EE2A5A">
        <w:t xml:space="preserve">, using current </w:t>
      </w:r>
      <w:r w:rsidR="008933F3">
        <w:t xml:space="preserve">STI </w:t>
      </w:r>
      <w:r w:rsidR="00067B94" w:rsidRPr="00EE2A5A">
        <w:t xml:space="preserve">diagnostic tools that </w:t>
      </w:r>
      <w:r w:rsidR="001E605E">
        <w:t>are</w:t>
      </w:r>
      <w:r w:rsidR="00067B94" w:rsidRPr="00EE2A5A">
        <w:t xml:space="preserve"> accurate and </w:t>
      </w:r>
      <w:r w:rsidR="008933F3" w:rsidRPr="00EE2A5A">
        <w:t>sensitive</w:t>
      </w:r>
      <w:r w:rsidR="008933F3" w:rsidRPr="00051131">
        <w:t>.</w:t>
      </w:r>
      <w:r w:rsidR="00067B94" w:rsidRPr="00051131">
        <w:t xml:space="preserve"> </w:t>
      </w:r>
      <w:r w:rsidR="00717C74">
        <w:t>A suggested screening tool</w:t>
      </w:r>
      <w:r w:rsidR="005D4DFB">
        <w:t>, adapted from Townes et al.</w:t>
      </w:r>
      <w:r w:rsidR="0065034F">
        <w:t xml:space="preserve"> </w:t>
      </w:r>
      <w:r w:rsidR="005D4DFB">
        <w:fldChar w:fldCharType="begin">
          <w:fldData xml:space="preserve">PEVuZE5vdGU+PENpdGU+PEF1dGhvcj5Ub3duZXM8L0F1dGhvcj48WWVhcj4yMDA4PC9ZZWFyPjxS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mFscyBvZiB0aGUgUmhldW1hdGlj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</w:fldData>
        </w:fldChar>
      </w:r>
      <w:r w:rsidR="001F4D06">
        <w:instrText xml:space="preserve"> ADDIN EN.CITE </w:instrText>
      </w:r>
      <w:r w:rsidR="001F4D06">
        <w:fldChar w:fldCharType="begin">
          <w:fldData xml:space="preserve">PEVuZE5vdGU+PENpdGU+PEF1dGhvcj5Ub3duZXM8L0F1dGhvcj48WWVhcj4yMDA4PC9ZZWFyPjxS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mFscyBvZiB0aGUgUmhldW1hdGlj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</w:fldData>
        </w:fldChar>
      </w:r>
      <w:r w:rsidR="001F4D06">
        <w:instrText xml:space="preserve"> ADDIN EN.CITE.DATA </w:instrText>
      </w:r>
      <w:r w:rsidR="001F4D06">
        <w:fldChar w:fldCharType="end"/>
      </w:r>
      <w:r w:rsidR="005D4DFB">
        <w:fldChar w:fldCharType="separate"/>
      </w:r>
      <w:r w:rsidR="001F4D06">
        <w:rPr>
          <w:noProof/>
        </w:rPr>
        <w:t>[45]</w:t>
      </w:r>
      <w:r w:rsidR="005D4DFB">
        <w:fldChar w:fldCharType="end"/>
      </w:r>
      <w:r w:rsidR="00192F33">
        <w:t>,</w:t>
      </w:r>
      <w:r w:rsidR="00717C74">
        <w:t xml:space="preserve"> for use in such </w:t>
      </w:r>
      <w:r w:rsidR="00971B9D">
        <w:t xml:space="preserve">future </w:t>
      </w:r>
      <w:r w:rsidR="003F2E26">
        <w:t>studies is included (</w:t>
      </w:r>
      <w:r w:rsidR="00542A06">
        <w:t>T</w:t>
      </w:r>
      <w:r w:rsidR="003F2E26">
        <w:t>able 4</w:t>
      </w:r>
      <w:r w:rsidR="00717C74">
        <w:t>)</w:t>
      </w:r>
      <w:r w:rsidR="00AE75AA">
        <w:t>,</w:t>
      </w:r>
      <w:r w:rsidR="005F6FF9">
        <w:t xml:space="preserve"> from which participants with positive answers </w:t>
      </w:r>
      <w:r w:rsidR="00AE75AA">
        <w:t>can</w:t>
      </w:r>
      <w:r w:rsidR="005F6FF9">
        <w:t xml:space="preserve"> be selected for </w:t>
      </w:r>
      <w:r w:rsidR="00717C74">
        <w:t xml:space="preserve">full rheumatological review. </w:t>
      </w:r>
      <w:r w:rsidR="005F6FF9">
        <w:t xml:space="preserve">In consideration of the </w:t>
      </w:r>
      <w:r w:rsidR="00AE75AA">
        <w:t xml:space="preserve">attrition </w:t>
      </w:r>
      <w:r w:rsidR="005F6FF9">
        <w:t xml:space="preserve">problems reported by the included studies in this </w:t>
      </w:r>
      <w:r w:rsidR="00AE75AA">
        <w:t>report</w:t>
      </w:r>
      <w:r w:rsidR="005F6FF9">
        <w:t>, assessment of ReA at the initial sexual health clinic visit</w:t>
      </w:r>
      <w:r w:rsidR="00AE75AA" w:rsidRPr="00AE75AA">
        <w:t xml:space="preserve"> </w:t>
      </w:r>
      <w:r w:rsidR="00AE75AA">
        <w:t>is advised</w:t>
      </w:r>
      <w:r w:rsidR="005F6FF9">
        <w:t xml:space="preserve">, </w:t>
      </w:r>
      <w:r w:rsidR="00AE75AA">
        <w:t>along</w:t>
      </w:r>
      <w:r w:rsidR="005F6FF9">
        <w:t xml:space="preserve"> with follow-up at </w:t>
      </w:r>
      <w:r w:rsidR="00542A06">
        <w:t xml:space="preserve">six </w:t>
      </w:r>
      <w:r w:rsidR="005F6FF9">
        <w:t>weeks</w:t>
      </w:r>
      <w:r w:rsidR="00E6514C">
        <w:t xml:space="preserve"> and three months to enable capture of ReA that takes longer to develop</w:t>
      </w:r>
      <w:r w:rsidR="005F6FF9">
        <w:t xml:space="preserve">. </w:t>
      </w:r>
      <w:r w:rsidR="00C64B16">
        <w:t xml:space="preserve">Specific and sensitive </w:t>
      </w:r>
      <w:r w:rsidR="005F6FF9">
        <w:t xml:space="preserve">classification criteria must be </w:t>
      </w:r>
      <w:r w:rsidR="00C64B16">
        <w:t>developed</w:t>
      </w:r>
      <w:r w:rsidR="005F6FF9">
        <w:t xml:space="preserve"> </w:t>
      </w:r>
      <w:r w:rsidR="00C64B16">
        <w:t xml:space="preserve">and universally adopted </w:t>
      </w:r>
      <w:r w:rsidR="005F6FF9">
        <w:t xml:space="preserve">for use in epidemiological studies </w:t>
      </w:r>
      <w:r w:rsidR="005F6FF9">
        <w:lastRenderedPageBreak/>
        <w:t>in order for consistent classification to take place and valid conclusions to be drawn.</w:t>
      </w:r>
      <w:r w:rsidR="002B76A5">
        <w:t xml:space="preserve"> In clinical practice, it is recommended</w:t>
      </w:r>
      <w:r w:rsidR="002B76A5" w:rsidRPr="002B76A5">
        <w:t xml:space="preserve"> that at the time a</w:t>
      </w:r>
      <w:r w:rsidR="002B76A5">
        <w:t>n STI</w:t>
      </w:r>
      <w:r w:rsidR="002B76A5" w:rsidRPr="002B76A5">
        <w:t xml:space="preserve"> diagnosis is made, clinicians discuss with patients the possibility of ReA developing and to return for assessment if they experience any relevant symptoms.</w:t>
      </w:r>
    </w:p>
    <w:p w14:paraId="5D4ABF38" w14:textId="77777777" w:rsidR="009F2EBF" w:rsidRDefault="009F2EBF" w:rsidP="00717C74">
      <w:pPr>
        <w:jc w:val="both"/>
      </w:pPr>
    </w:p>
    <w:p w14:paraId="7D9C811A" w14:textId="77777777" w:rsidR="00D96889" w:rsidRDefault="00D96889" w:rsidP="00717C74">
      <w:pPr>
        <w:jc w:val="both"/>
      </w:pPr>
    </w:p>
    <w:p w14:paraId="318C5EB4" w14:textId="77777777" w:rsidR="00E85957" w:rsidRDefault="00E85957" w:rsidP="00717C74">
      <w:pPr>
        <w:jc w:val="both"/>
      </w:pPr>
    </w:p>
    <w:p w14:paraId="0BCBB60E" w14:textId="29319532" w:rsidR="003F2E26" w:rsidRPr="00B560B3" w:rsidRDefault="009F2EBF" w:rsidP="00B16E09">
      <w:pPr>
        <w:jc w:val="both"/>
        <w:outlineLvl w:val="0"/>
        <w:rPr>
          <w:b/>
        </w:rPr>
      </w:pPr>
      <w:r w:rsidRPr="00B560B3">
        <w:rPr>
          <w:b/>
        </w:rPr>
        <w:t xml:space="preserve">Table </w:t>
      </w:r>
      <w:r w:rsidR="00542A06">
        <w:rPr>
          <w:b/>
        </w:rPr>
        <w:t>4</w:t>
      </w:r>
      <w:r w:rsidRPr="00B560B3">
        <w:rPr>
          <w:b/>
        </w:rPr>
        <w:t xml:space="preserve">. </w:t>
      </w:r>
      <w:r w:rsidRPr="00A527CD">
        <w:t>Screening questionnaire suggested for use in studies of the incidence of SARA</w:t>
      </w:r>
      <w:r w:rsidR="005D4DFB" w:rsidRPr="00A527CD">
        <w:t>, adapted from Townes et al.</w:t>
      </w:r>
      <w:r w:rsidR="00C96F2D" w:rsidRPr="00A527CD">
        <w:t xml:space="preserve"> </w:t>
      </w:r>
      <w:r w:rsidR="005D4DFB" w:rsidRPr="00A527CD">
        <w:fldChar w:fldCharType="begin">
          <w:fldData xml:space="preserve">PEVuZE5vdGU+PENpdGU+PEF1dGhvcj5Ub3duZXM8L0F1dGhvcj48WWVhcj4yMDA4PC9ZZWFyPjxS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mFscyBvZiB0aGUgUmhldW1hdGlj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</w:fldData>
        </w:fldChar>
      </w:r>
      <w:r w:rsidR="001F4D06">
        <w:instrText xml:space="preserve"> ADDIN EN.CITE </w:instrText>
      </w:r>
      <w:r w:rsidR="001F4D06">
        <w:fldChar w:fldCharType="begin">
          <w:fldData xml:space="preserve">PEVuZE5vdGU+PENpdGU+PEF1dGhvcj5Ub3duZXM8L0F1dGhvcj48WWVhcj4yMDA4PC9ZZWFyPjxS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mFscyBvZiB0aGUgUmhldW1hdGlj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</w:fldData>
        </w:fldChar>
      </w:r>
      <w:r w:rsidR="001F4D06">
        <w:instrText xml:space="preserve"> ADDIN EN.CITE.DATA </w:instrText>
      </w:r>
      <w:r w:rsidR="001F4D06">
        <w:fldChar w:fldCharType="end"/>
      </w:r>
      <w:r w:rsidR="005D4DFB" w:rsidRPr="00A527CD">
        <w:fldChar w:fldCharType="separate"/>
      </w:r>
      <w:r w:rsidR="001F4D06">
        <w:rPr>
          <w:noProof/>
        </w:rPr>
        <w:t>[45]</w:t>
      </w:r>
      <w:r w:rsidR="005D4DFB" w:rsidRPr="00A527CD">
        <w:fldChar w:fldCharType="end"/>
      </w:r>
    </w:p>
    <w:tbl>
      <w:tblPr>
        <w:tblStyle w:val="TableGrid"/>
        <w:tblW w:w="0" w:type="auto"/>
        <w:tblLook w:val="04A0" w:firstRow="1" w:lastRow="0" w:firstColumn="1" w:lastColumn="0" w:noHBand="0" w:noVBand="1"/>
      </w:tblPr>
      <w:tblGrid>
        <w:gridCol w:w="1609"/>
        <w:gridCol w:w="3037"/>
        <w:gridCol w:w="835"/>
        <w:gridCol w:w="1702"/>
        <w:gridCol w:w="1833"/>
      </w:tblGrid>
      <w:tr w:rsidR="009F2EBF" w14:paraId="5D5FD3B1" w14:textId="77777777" w:rsidTr="005E29AC">
        <w:tc>
          <w:tcPr>
            <w:tcW w:w="5481" w:type="dxa"/>
            <w:gridSpan w:val="3"/>
            <w:vMerge w:val="restart"/>
            <w:tcBorders>
              <w:right w:val="nil"/>
            </w:tcBorders>
          </w:tcPr>
          <w:p w14:paraId="2113F79A" w14:textId="77777777" w:rsidR="009F2EBF" w:rsidRDefault="009F2EBF" w:rsidP="008107CD">
            <w:r w:rsidRPr="003578E2">
              <w:t>Since developing STI symptoms or since having an STI test, have you experienced pain, swelling or stiffness in any of your joints? This could be in any joints including your fingers, wrists, knees, ankles, toes or the spine.</w:t>
            </w:r>
          </w:p>
        </w:tc>
        <w:tc>
          <w:tcPr>
            <w:tcW w:w="1702" w:type="dxa"/>
            <w:tcBorders>
              <w:left w:val="nil"/>
              <w:bottom w:val="nil"/>
              <w:right w:val="nil"/>
            </w:tcBorders>
          </w:tcPr>
          <w:p w14:paraId="160E917C" w14:textId="77777777" w:rsidR="009F2EBF" w:rsidRDefault="009F2EBF" w:rsidP="008107CD">
            <w:r>
              <w:rPr>
                <w:noProof/>
                <w:lang w:eastAsia="en-GB"/>
              </w:rPr>
              <mc:AlternateContent>
                <mc:Choice Requires="wps">
                  <w:drawing>
                    <wp:anchor distT="0" distB="0" distL="114300" distR="114300" simplePos="0" relativeHeight="251659264" behindDoc="0" locked="0" layoutInCell="1" allowOverlap="1" wp14:anchorId="1417253B" wp14:editId="56FC1396">
                      <wp:simplePos x="0" y="0"/>
                      <wp:positionH relativeFrom="column">
                        <wp:posOffset>298450</wp:posOffset>
                      </wp:positionH>
                      <wp:positionV relativeFrom="paragraph">
                        <wp:posOffset>88900</wp:posOffset>
                      </wp:positionV>
                      <wp:extent cx="742950" cy="0"/>
                      <wp:effectExtent l="0" t="76200" r="19050" b="95250"/>
                      <wp:wrapNone/>
                      <wp:docPr id="16" name="Straight Arrow Connector 16"/>
                      <wp:cNvGraphicFramePr/>
                      <a:graphic xmlns:a="http://schemas.openxmlformats.org/drawingml/2006/main">
                        <a:graphicData uri="http://schemas.microsoft.com/office/word/2010/wordprocessingShape">
                          <wps:wsp>
                            <wps:cNvCnPr/>
                            <wps:spPr>
                              <a:xfrm>
                                <a:off x="0" y="0"/>
                                <a:ext cx="7429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5381F083" id="_x0000_t32" coordsize="21600,21600" o:spt="32" o:oned="t" path="m,l21600,21600e" filled="f">
                      <v:path arrowok="t" fillok="f" o:connecttype="none"/>
                      <o:lock v:ext="edit" shapetype="t"/>
                    </v:shapetype>
                    <v:shape id="Straight Arrow Connector 16" o:spid="_x0000_s1026" type="#_x0000_t32" style="position:absolute;margin-left:23.5pt;margin-top:7pt;width:58.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" strokecolor="#5b9bd5 [3204]" strokeweight=".5pt">
                      <v:stroke endarrow="block" joinstyle="miter"/>
                    </v:shape>
                  </w:pict>
                </mc:Fallback>
              </mc:AlternateContent>
            </w:r>
            <w:r>
              <w:t>No</w:t>
            </w:r>
          </w:p>
        </w:tc>
        <w:tc>
          <w:tcPr>
            <w:tcW w:w="1833" w:type="dxa"/>
            <w:tcBorders>
              <w:left w:val="nil"/>
              <w:bottom w:val="nil"/>
            </w:tcBorders>
          </w:tcPr>
          <w:p w14:paraId="47F000E9" w14:textId="77777777" w:rsidR="009F2EBF" w:rsidRPr="003578E2" w:rsidRDefault="009F2EBF" w:rsidP="008107CD">
            <w:pPr>
              <w:rPr>
                <w:i/>
              </w:rPr>
            </w:pPr>
            <w:r w:rsidRPr="003578E2">
              <w:rPr>
                <w:i/>
              </w:rPr>
              <w:t>Questionnaire terminates</w:t>
            </w:r>
          </w:p>
        </w:tc>
      </w:tr>
      <w:tr w:rsidR="009F2EBF" w14:paraId="129C63D7" w14:textId="77777777" w:rsidTr="005E29AC">
        <w:tc>
          <w:tcPr>
            <w:tcW w:w="5481" w:type="dxa"/>
            <w:gridSpan w:val="3"/>
            <w:vMerge/>
            <w:tcBorders>
              <w:bottom w:val="single" w:sz="4" w:space="0" w:color="auto"/>
              <w:right w:val="nil"/>
            </w:tcBorders>
          </w:tcPr>
          <w:p w14:paraId="40492077" w14:textId="77777777" w:rsidR="009F2EBF" w:rsidRDefault="009F2EBF" w:rsidP="008107CD"/>
        </w:tc>
        <w:tc>
          <w:tcPr>
            <w:tcW w:w="1702" w:type="dxa"/>
            <w:tcBorders>
              <w:top w:val="nil"/>
              <w:left w:val="nil"/>
              <w:bottom w:val="single" w:sz="4" w:space="0" w:color="auto"/>
              <w:right w:val="nil"/>
            </w:tcBorders>
          </w:tcPr>
          <w:p w14:paraId="506F560A" w14:textId="77777777" w:rsidR="009F2EBF" w:rsidRDefault="00825C78" w:rsidP="008107CD">
            <w:r>
              <w:rPr>
                <w:noProof/>
                <w:lang w:eastAsia="en-GB"/>
              </w:rPr>
              <mc:AlternateContent>
                <mc:Choice Requires="wps">
                  <w:drawing>
                    <wp:anchor distT="0" distB="0" distL="114300" distR="114300" simplePos="0" relativeHeight="251660288" behindDoc="0" locked="0" layoutInCell="1" allowOverlap="1" wp14:anchorId="1F884274" wp14:editId="0708F6F1">
                      <wp:simplePos x="0" y="0"/>
                      <wp:positionH relativeFrom="column">
                        <wp:posOffset>1016635</wp:posOffset>
                      </wp:positionH>
                      <wp:positionV relativeFrom="paragraph">
                        <wp:posOffset>74930</wp:posOffset>
                      </wp:positionV>
                      <wp:extent cx="0" cy="396000"/>
                      <wp:effectExtent l="76200" t="0" r="57150" b="61595"/>
                      <wp:wrapNone/>
                      <wp:docPr id="3" name="Straight Arrow Connector 3"/>
                      <wp:cNvGraphicFramePr/>
                      <a:graphic xmlns:a="http://schemas.openxmlformats.org/drawingml/2006/main">
                        <a:graphicData uri="http://schemas.microsoft.com/office/word/2010/wordprocessingShape">
                          <wps:wsp>
                            <wps:cNvCnPr/>
                            <wps:spPr>
                              <a:xfrm>
                                <a:off x="0" y="0"/>
                                <a:ext cx="0" cy="396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10C426D1" id="Straight Arrow Connector 3" o:spid="_x0000_s1026" type="#_x0000_t32" style="position:absolute;margin-left:80.05pt;margin-top:5.9pt;width:0;height:31.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" strokecolor="#5b9bd5 [3204]" strokeweight=".5pt">
                      <v:stroke endarrow="block" joinstyle="miter"/>
                    </v:shape>
                  </w:pict>
                </mc:Fallback>
              </mc:AlternateContent>
            </w:r>
            <w:r w:rsidR="009F2EBF">
              <w:rPr>
                <w:noProof/>
                <w:lang w:eastAsia="en-GB"/>
              </w:rPr>
              <mc:AlternateContent>
                <mc:Choice Requires="wps">
                  <w:drawing>
                    <wp:anchor distT="0" distB="0" distL="114300" distR="114300" simplePos="0" relativeHeight="251661312" behindDoc="0" locked="0" layoutInCell="1" allowOverlap="1" wp14:anchorId="05252F3B" wp14:editId="7E918F85">
                      <wp:simplePos x="0" y="0"/>
                      <wp:positionH relativeFrom="column">
                        <wp:posOffset>298450</wp:posOffset>
                      </wp:positionH>
                      <wp:positionV relativeFrom="paragraph">
                        <wp:posOffset>74930</wp:posOffset>
                      </wp:positionV>
                      <wp:extent cx="720000" cy="0"/>
                      <wp:effectExtent l="0" t="0" r="23495" b="19050"/>
                      <wp:wrapNone/>
                      <wp:docPr id="4" name="Straight Connector 4"/>
                      <wp:cNvGraphicFramePr/>
                      <a:graphic xmlns:a="http://schemas.openxmlformats.org/drawingml/2006/main">
                        <a:graphicData uri="http://schemas.microsoft.com/office/word/2010/wordprocessingShape">
                          <wps:wsp>
                            <wps:cNvCnPr/>
                            <wps:spPr>
                              <a:xfrm>
                                <a:off x="0" y="0"/>
                                <a:ext cx="720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6007957" id="Straight Connector 4"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5pt,5.9pt" to="80.2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" strokecolor="#5b9bd5 [3204]" strokeweight=".5pt">
                      <v:stroke joinstyle="miter"/>
                    </v:line>
                  </w:pict>
                </mc:Fallback>
              </mc:AlternateContent>
            </w:r>
            <w:r w:rsidR="009F2EBF">
              <w:t>Yes</w:t>
            </w:r>
          </w:p>
        </w:tc>
        <w:tc>
          <w:tcPr>
            <w:tcW w:w="1833" w:type="dxa"/>
            <w:tcBorders>
              <w:top w:val="nil"/>
              <w:left w:val="nil"/>
              <w:bottom w:val="single" w:sz="4" w:space="0" w:color="auto"/>
            </w:tcBorders>
          </w:tcPr>
          <w:p w14:paraId="5A448B2F" w14:textId="77777777" w:rsidR="009F2EBF" w:rsidRPr="003578E2" w:rsidRDefault="009F2EBF" w:rsidP="008107CD">
            <w:pPr>
              <w:rPr>
                <w:i/>
              </w:rPr>
            </w:pPr>
            <w:r w:rsidRPr="003578E2">
              <w:rPr>
                <w:i/>
              </w:rPr>
              <w:t>Questionnaire continues</w:t>
            </w:r>
          </w:p>
        </w:tc>
      </w:tr>
      <w:tr w:rsidR="009F2EBF" w14:paraId="7C2A09BA" w14:textId="77777777" w:rsidTr="008107CD">
        <w:tc>
          <w:tcPr>
            <w:tcW w:w="1609" w:type="dxa"/>
            <w:tcBorders>
              <w:bottom w:val="nil"/>
              <w:right w:val="nil"/>
            </w:tcBorders>
          </w:tcPr>
          <w:p w14:paraId="14AEF9D0" w14:textId="77777777" w:rsidR="009F2EBF" w:rsidRDefault="009F2EBF" w:rsidP="008107CD"/>
        </w:tc>
        <w:tc>
          <w:tcPr>
            <w:tcW w:w="7407" w:type="dxa"/>
            <w:gridSpan w:val="4"/>
            <w:tcBorders>
              <w:left w:val="nil"/>
              <w:bottom w:val="single" w:sz="4" w:space="0" w:color="auto"/>
            </w:tcBorders>
          </w:tcPr>
          <w:p w14:paraId="17B257B6" w14:textId="77777777" w:rsidR="009F2EBF" w:rsidRDefault="009F2EBF" w:rsidP="008107CD"/>
          <w:p w14:paraId="2FDBAEF8" w14:textId="77777777" w:rsidR="009F2EBF" w:rsidRDefault="009F2EBF" w:rsidP="008107CD">
            <w:r w:rsidRPr="003578E2">
              <w:t xml:space="preserve">Since developing STI symptoms or </w:t>
            </w:r>
            <w:r>
              <w:t>since having</w:t>
            </w:r>
            <w:r w:rsidRPr="003578E2">
              <w:t xml:space="preserve"> an STI test, have you developed any of the following new symptoms?</w:t>
            </w:r>
          </w:p>
          <w:p w14:paraId="19D42F5F" w14:textId="77777777" w:rsidR="009F2EBF" w:rsidRDefault="009F2EBF" w:rsidP="008107CD"/>
        </w:tc>
      </w:tr>
      <w:tr w:rsidR="009F2EBF" w14:paraId="7D002A3F" w14:textId="77777777" w:rsidTr="008107CD">
        <w:tc>
          <w:tcPr>
            <w:tcW w:w="1609" w:type="dxa"/>
            <w:tcBorders>
              <w:top w:val="nil"/>
              <w:bottom w:val="nil"/>
              <w:right w:val="nil"/>
            </w:tcBorders>
          </w:tcPr>
          <w:p w14:paraId="73C429F1" w14:textId="77777777" w:rsidR="009F2EBF" w:rsidRDefault="009F2EBF" w:rsidP="008107CD"/>
        </w:tc>
        <w:tc>
          <w:tcPr>
            <w:tcW w:w="3037" w:type="dxa"/>
            <w:tcBorders>
              <w:top w:val="single" w:sz="4" w:space="0" w:color="auto"/>
              <w:left w:val="nil"/>
              <w:bottom w:val="single" w:sz="4" w:space="0" w:color="auto"/>
            </w:tcBorders>
          </w:tcPr>
          <w:p w14:paraId="4789E8AE" w14:textId="77777777" w:rsidR="009F2EBF" w:rsidRDefault="009F2EBF" w:rsidP="008107CD">
            <w:r>
              <w:t>Joint pain or discomfort</w:t>
            </w:r>
          </w:p>
        </w:tc>
        <w:tc>
          <w:tcPr>
            <w:tcW w:w="835" w:type="dxa"/>
            <w:tcBorders>
              <w:top w:val="single" w:sz="4" w:space="0" w:color="auto"/>
              <w:bottom w:val="single" w:sz="4" w:space="0" w:color="auto"/>
            </w:tcBorders>
          </w:tcPr>
          <w:p w14:paraId="10B024DE" w14:textId="77777777" w:rsidR="009F2EBF" w:rsidRDefault="009F2EBF" w:rsidP="008107CD">
            <w:r>
              <w:t>No</w:t>
            </w:r>
          </w:p>
        </w:tc>
        <w:tc>
          <w:tcPr>
            <w:tcW w:w="3535" w:type="dxa"/>
            <w:gridSpan w:val="2"/>
            <w:tcBorders>
              <w:top w:val="single" w:sz="4" w:space="0" w:color="auto"/>
              <w:bottom w:val="single" w:sz="4" w:space="0" w:color="auto"/>
            </w:tcBorders>
          </w:tcPr>
          <w:p w14:paraId="50832154" w14:textId="77777777" w:rsidR="009F2EBF" w:rsidRDefault="009F2EBF" w:rsidP="008107CD">
            <w:pPr>
              <w:tabs>
                <w:tab w:val="left" w:pos="543"/>
              </w:tabs>
            </w:pPr>
            <w:r>
              <w:rPr>
                <w:noProof/>
                <w:lang w:eastAsia="en-GB"/>
              </w:rPr>
              <mc:AlternateContent>
                <mc:Choice Requires="wps">
                  <w:drawing>
                    <wp:anchor distT="0" distB="0" distL="114300" distR="114300" simplePos="0" relativeHeight="251672576" behindDoc="0" locked="0" layoutInCell="1" allowOverlap="1" wp14:anchorId="313BDE26" wp14:editId="5A7E1989">
                      <wp:simplePos x="0" y="0"/>
                      <wp:positionH relativeFrom="column">
                        <wp:posOffset>-35267</wp:posOffset>
                      </wp:positionH>
                      <wp:positionV relativeFrom="paragraph">
                        <wp:posOffset>7341</wp:posOffset>
                      </wp:positionV>
                      <wp:extent cx="281354" cy="3657600"/>
                      <wp:effectExtent l="19050" t="0" r="42545" b="38100"/>
                      <wp:wrapNone/>
                      <wp:docPr id="17" name="Down Arrow Callout 17"/>
                      <wp:cNvGraphicFramePr/>
                      <a:graphic xmlns:a="http://schemas.openxmlformats.org/drawingml/2006/main">
                        <a:graphicData uri="http://schemas.microsoft.com/office/word/2010/wordprocessingShape">
                          <wps:wsp>
                            <wps:cNvSpPr/>
                            <wps:spPr>
                              <a:xfrm>
                                <a:off x="0" y="0"/>
                                <a:ext cx="281354" cy="3657600"/>
                              </a:xfrm>
                              <a:prstGeom prst="downArrowCallout">
                                <a:avLst>
                                  <a:gd name="adj1" fmla="val 30297"/>
                                  <a:gd name="adj2" fmla="val 50000"/>
                                  <a:gd name="adj3" fmla="val 114048"/>
                                  <a:gd name="adj4" fmla="val 87417"/>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5D283558" w14:textId="77777777" w:rsidR="00EC6BE1" w:rsidRDefault="00EC6BE1" w:rsidP="009F2EB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shapetype w14:anchorId="313BDE26"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17" o:spid="_x0000_s1026" type="#_x0000_t80" style="position:absolute;margin-left:-2.8pt;margin-top:.6pt;width:22.15pt;height:4in;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" adj="18882,0,19705,7528" filled="f" strokecolor="#1f4d78 [1604]" strokeweight="1.5pt">
                      <v:textbox>
                        <w:txbxContent>
                          <w:p w14:paraId="5D283558" w14:textId="77777777" w:rsidR="00EC6BE1" w:rsidRDefault="00EC6BE1" w:rsidP="009F2EBF">
                            <w:pPr>
                              <w:jc w:val="center"/>
                            </w:pP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2C37F1F6" wp14:editId="794A45DA">
                      <wp:simplePos x="0" y="0"/>
                      <wp:positionH relativeFrom="column">
                        <wp:posOffset>249555</wp:posOffset>
                      </wp:positionH>
                      <wp:positionV relativeFrom="paragraph">
                        <wp:posOffset>91440</wp:posOffset>
                      </wp:positionV>
                      <wp:extent cx="360000" cy="0"/>
                      <wp:effectExtent l="0" t="76200" r="21590" b="95250"/>
                      <wp:wrapNone/>
                      <wp:docPr id="5" name="Straight Arrow Connector 5"/>
                      <wp:cNvGraphicFramePr/>
                      <a:graphic xmlns:a="http://schemas.openxmlformats.org/drawingml/2006/main">
                        <a:graphicData uri="http://schemas.microsoft.com/office/word/2010/wordprocessingShape">
                          <wps:wsp>
                            <wps:cNvCnPr/>
                            <wps:spPr>
                              <a:xfrm>
                                <a:off x="0" y="0"/>
                                <a:ext cx="36000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anchor>
                  </w:drawing>
                </mc:Choice>
                <mc:Fallback xmlns:w15="http://schemas.microsoft.com/office/word/2012/wordml">
                  <w:pict>
                    <v:shape w14:anchorId="1F93D7E8" id="Straight Arrow Connector 5" o:spid="_x0000_s1026" type="#_x0000_t32" style="position:absolute;margin-left:19.65pt;margin-top:7.2pt;width:28.35pt;height: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" strokecolor="#4a7ebb">
                      <v:stroke endarrow="block"/>
                    </v:shape>
                  </w:pict>
                </mc:Fallback>
              </mc:AlternateContent>
            </w:r>
            <w:r>
              <w:t>Yes               When did this begin?</w:t>
            </w:r>
          </w:p>
          <w:p w14:paraId="51A274B2" w14:textId="7DF63C10" w:rsidR="009F2EBF" w:rsidRDefault="009F2EBF" w:rsidP="008107CD">
            <w:pPr>
              <w:tabs>
                <w:tab w:val="left" w:pos="543"/>
              </w:tabs>
            </w:pPr>
            <w:r>
              <w:t xml:space="preserve">                     When did this go away?</w:t>
            </w:r>
          </w:p>
          <w:p w14:paraId="6063C10E" w14:textId="77777777" w:rsidR="009F2EBF" w:rsidRDefault="009F2EBF" w:rsidP="008107CD">
            <w:pPr>
              <w:tabs>
                <w:tab w:val="left" w:pos="543"/>
              </w:tabs>
              <w:rPr>
                <w:i/>
              </w:rPr>
            </w:pPr>
            <w:r>
              <w:t xml:space="preserve">                     </w:t>
            </w:r>
            <w:r w:rsidRPr="000360EC">
              <w:rPr>
                <w:i/>
              </w:rPr>
              <w:t xml:space="preserve">(provide option for still </w:t>
            </w:r>
            <w:r>
              <w:rPr>
                <w:i/>
              </w:rPr>
              <w:t xml:space="preserve">    </w:t>
            </w:r>
          </w:p>
          <w:p w14:paraId="6DF2219B" w14:textId="10EEE69F" w:rsidR="009F2EBF" w:rsidRPr="000360EC" w:rsidRDefault="009F2EBF" w:rsidP="008107CD">
            <w:pPr>
              <w:tabs>
                <w:tab w:val="left" w:pos="543"/>
              </w:tabs>
              <w:rPr>
                <w:i/>
              </w:rPr>
            </w:pPr>
            <w:r>
              <w:rPr>
                <w:i/>
              </w:rPr>
              <w:t xml:space="preserve">                     </w:t>
            </w:r>
            <w:r w:rsidRPr="000360EC">
              <w:rPr>
                <w:i/>
              </w:rPr>
              <w:t>experiencing symptoms)</w:t>
            </w:r>
          </w:p>
        </w:tc>
      </w:tr>
      <w:tr w:rsidR="009F2EBF" w14:paraId="1FD4BDCD" w14:textId="77777777" w:rsidTr="008107CD">
        <w:tc>
          <w:tcPr>
            <w:tcW w:w="1609" w:type="dxa"/>
            <w:tcBorders>
              <w:top w:val="nil"/>
              <w:bottom w:val="nil"/>
              <w:right w:val="nil"/>
            </w:tcBorders>
          </w:tcPr>
          <w:p w14:paraId="0A61A54E" w14:textId="77777777" w:rsidR="009F2EBF" w:rsidRDefault="009F2EBF" w:rsidP="008107CD"/>
        </w:tc>
        <w:tc>
          <w:tcPr>
            <w:tcW w:w="3037" w:type="dxa"/>
            <w:tcBorders>
              <w:top w:val="single" w:sz="4" w:space="0" w:color="auto"/>
              <w:left w:val="nil"/>
              <w:bottom w:val="single" w:sz="4" w:space="0" w:color="auto"/>
            </w:tcBorders>
          </w:tcPr>
          <w:p w14:paraId="5F0F62E6" w14:textId="77777777" w:rsidR="009F2EBF" w:rsidRDefault="009F2EBF" w:rsidP="008107CD">
            <w:pPr>
              <w:spacing w:line="276" w:lineRule="auto"/>
            </w:pPr>
            <w:r>
              <w:t>Joint swelling or redness</w:t>
            </w:r>
          </w:p>
        </w:tc>
        <w:tc>
          <w:tcPr>
            <w:tcW w:w="835" w:type="dxa"/>
            <w:tcBorders>
              <w:top w:val="single" w:sz="4" w:space="0" w:color="auto"/>
              <w:bottom w:val="single" w:sz="4" w:space="0" w:color="auto"/>
            </w:tcBorders>
          </w:tcPr>
          <w:p w14:paraId="6C51E8EB" w14:textId="77777777" w:rsidR="009F2EBF" w:rsidRDefault="009F2EBF" w:rsidP="008107CD">
            <w:r>
              <w:t>No</w:t>
            </w:r>
          </w:p>
        </w:tc>
        <w:tc>
          <w:tcPr>
            <w:tcW w:w="3535" w:type="dxa"/>
            <w:gridSpan w:val="2"/>
            <w:tcBorders>
              <w:top w:val="single" w:sz="4" w:space="0" w:color="auto"/>
              <w:bottom w:val="single" w:sz="4" w:space="0" w:color="auto"/>
            </w:tcBorders>
          </w:tcPr>
          <w:p w14:paraId="1D6177A2" w14:textId="77777777" w:rsidR="009F2EBF" w:rsidRDefault="009F2EBF" w:rsidP="008107CD">
            <w:pPr>
              <w:tabs>
                <w:tab w:val="left" w:pos="543"/>
              </w:tabs>
            </w:pPr>
            <w:r>
              <w:rPr>
                <w:noProof/>
                <w:lang w:eastAsia="en-GB"/>
              </w:rPr>
              <mc:AlternateContent>
                <mc:Choice Requires="wps">
                  <w:drawing>
                    <wp:anchor distT="0" distB="0" distL="114300" distR="114300" simplePos="0" relativeHeight="251663360" behindDoc="0" locked="0" layoutInCell="1" allowOverlap="1" wp14:anchorId="6BE7CB10" wp14:editId="36661DBF">
                      <wp:simplePos x="0" y="0"/>
                      <wp:positionH relativeFrom="column">
                        <wp:posOffset>249555</wp:posOffset>
                      </wp:positionH>
                      <wp:positionV relativeFrom="paragraph">
                        <wp:posOffset>88265</wp:posOffset>
                      </wp:positionV>
                      <wp:extent cx="359410" cy="0"/>
                      <wp:effectExtent l="0" t="76200" r="21590" b="95250"/>
                      <wp:wrapNone/>
                      <wp:docPr id="6" name="Straight Arrow Connector 6"/>
                      <wp:cNvGraphicFramePr/>
                      <a:graphic xmlns:a="http://schemas.openxmlformats.org/drawingml/2006/main">
                        <a:graphicData uri="http://schemas.microsoft.com/office/word/2010/wordprocessingShape">
                          <wps:wsp>
                            <wps:cNvCnPr/>
                            <wps:spPr>
                              <a:xfrm>
                                <a:off x="0" y="0"/>
                                <a:ext cx="35941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anchor>
                  </w:drawing>
                </mc:Choice>
                <mc:Fallback xmlns:w15="http://schemas.microsoft.com/office/word/2012/wordml">
                  <w:pict>
                    <v:shape w14:anchorId="7D352E66" id="Straight Arrow Connector 6" o:spid="_x0000_s1026" type="#_x0000_t32" style="position:absolute;margin-left:19.65pt;margin-top:6.95pt;width:28.3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" strokecolor="#4a7ebb">
                      <v:stroke endarrow="block"/>
                    </v:shape>
                  </w:pict>
                </mc:Fallback>
              </mc:AlternateContent>
            </w:r>
            <w:r>
              <w:t>Yes               When did this begin?</w:t>
            </w:r>
          </w:p>
          <w:p w14:paraId="3F3749DC" w14:textId="77777777" w:rsidR="009F2EBF" w:rsidRDefault="009F2EBF" w:rsidP="008107CD">
            <w:pPr>
              <w:tabs>
                <w:tab w:val="left" w:pos="543"/>
              </w:tabs>
            </w:pPr>
            <w:r>
              <w:t xml:space="preserve">                     When did this go away?</w:t>
            </w:r>
          </w:p>
          <w:p w14:paraId="471945C1" w14:textId="37FEB496" w:rsidR="009F2EBF" w:rsidRDefault="009F2EBF" w:rsidP="008107CD">
            <w:pPr>
              <w:tabs>
                <w:tab w:val="left" w:pos="543"/>
              </w:tabs>
              <w:rPr>
                <w:i/>
              </w:rPr>
            </w:pPr>
            <w:r>
              <w:t xml:space="preserve">                     </w:t>
            </w:r>
            <w:r w:rsidRPr="000360EC">
              <w:rPr>
                <w:i/>
              </w:rPr>
              <w:t xml:space="preserve">(provide </w:t>
            </w:r>
            <w:r w:rsidR="00842AE8">
              <w:rPr>
                <w:i/>
              </w:rPr>
              <w:t xml:space="preserve"> </w:t>
            </w:r>
            <w:r w:rsidRPr="000360EC">
              <w:rPr>
                <w:i/>
              </w:rPr>
              <w:t xml:space="preserve">option for still </w:t>
            </w:r>
            <w:r>
              <w:rPr>
                <w:i/>
              </w:rPr>
              <w:t xml:space="preserve">    </w:t>
            </w:r>
          </w:p>
          <w:p w14:paraId="2F95C5DF" w14:textId="77777777" w:rsidR="009F2EBF" w:rsidRDefault="009F2EBF" w:rsidP="008107CD">
            <w:pPr>
              <w:tabs>
                <w:tab w:val="left" w:pos="543"/>
              </w:tabs>
            </w:pPr>
            <w:r>
              <w:rPr>
                <w:i/>
              </w:rPr>
              <w:t xml:space="preserve">                     </w:t>
            </w:r>
            <w:r w:rsidRPr="000360EC">
              <w:rPr>
                <w:i/>
              </w:rPr>
              <w:t>experiencing symptoms)</w:t>
            </w:r>
          </w:p>
        </w:tc>
      </w:tr>
      <w:tr w:rsidR="009F2EBF" w14:paraId="4043E4CB" w14:textId="77777777" w:rsidTr="008107CD">
        <w:tc>
          <w:tcPr>
            <w:tcW w:w="1609" w:type="dxa"/>
            <w:tcBorders>
              <w:top w:val="nil"/>
              <w:bottom w:val="nil"/>
              <w:right w:val="nil"/>
            </w:tcBorders>
          </w:tcPr>
          <w:p w14:paraId="3F822762" w14:textId="77777777" w:rsidR="009F2EBF" w:rsidRDefault="009F2EBF" w:rsidP="008107CD"/>
        </w:tc>
        <w:tc>
          <w:tcPr>
            <w:tcW w:w="3037" w:type="dxa"/>
            <w:tcBorders>
              <w:top w:val="single" w:sz="4" w:space="0" w:color="auto"/>
              <w:left w:val="nil"/>
              <w:bottom w:val="single" w:sz="4" w:space="0" w:color="auto"/>
            </w:tcBorders>
          </w:tcPr>
          <w:p w14:paraId="7F2DA022" w14:textId="77777777" w:rsidR="009F2EBF" w:rsidRDefault="009F2EBF" w:rsidP="008107CD">
            <w:pPr>
              <w:spacing w:line="276" w:lineRule="auto"/>
            </w:pPr>
            <w:r w:rsidRPr="003578E2">
              <w:t xml:space="preserve">Morning joint or back stiffness lasting longer </w:t>
            </w:r>
            <w:r>
              <w:t>than 1 hou</w:t>
            </w:r>
            <w:r w:rsidRPr="003578E2">
              <w:t>r</w:t>
            </w:r>
          </w:p>
        </w:tc>
        <w:tc>
          <w:tcPr>
            <w:tcW w:w="835" w:type="dxa"/>
            <w:tcBorders>
              <w:top w:val="single" w:sz="4" w:space="0" w:color="auto"/>
              <w:bottom w:val="single" w:sz="4" w:space="0" w:color="auto"/>
            </w:tcBorders>
          </w:tcPr>
          <w:p w14:paraId="146527C6" w14:textId="77777777" w:rsidR="009F2EBF" w:rsidRDefault="009F2EBF" w:rsidP="008107CD">
            <w:r>
              <w:t>No</w:t>
            </w:r>
          </w:p>
        </w:tc>
        <w:tc>
          <w:tcPr>
            <w:tcW w:w="3535" w:type="dxa"/>
            <w:gridSpan w:val="2"/>
            <w:tcBorders>
              <w:top w:val="single" w:sz="4" w:space="0" w:color="auto"/>
              <w:bottom w:val="single" w:sz="4" w:space="0" w:color="auto"/>
            </w:tcBorders>
          </w:tcPr>
          <w:p w14:paraId="07B38E4E" w14:textId="77777777" w:rsidR="009F2EBF" w:rsidRDefault="009F2EBF" w:rsidP="008107CD">
            <w:pPr>
              <w:tabs>
                <w:tab w:val="left" w:pos="543"/>
              </w:tabs>
            </w:pPr>
            <w:r>
              <w:rPr>
                <w:noProof/>
                <w:lang w:eastAsia="en-GB"/>
              </w:rPr>
              <mc:AlternateContent>
                <mc:Choice Requires="wps">
                  <w:drawing>
                    <wp:anchor distT="0" distB="0" distL="114300" distR="114300" simplePos="0" relativeHeight="251664384" behindDoc="0" locked="0" layoutInCell="1" allowOverlap="1" wp14:anchorId="069008D3" wp14:editId="5EAF315C">
                      <wp:simplePos x="0" y="0"/>
                      <wp:positionH relativeFrom="column">
                        <wp:posOffset>249555</wp:posOffset>
                      </wp:positionH>
                      <wp:positionV relativeFrom="paragraph">
                        <wp:posOffset>88900</wp:posOffset>
                      </wp:positionV>
                      <wp:extent cx="359410" cy="0"/>
                      <wp:effectExtent l="0" t="76200" r="21590" b="95250"/>
                      <wp:wrapNone/>
                      <wp:docPr id="7" name="Straight Arrow Connector 7"/>
                      <wp:cNvGraphicFramePr/>
                      <a:graphic xmlns:a="http://schemas.openxmlformats.org/drawingml/2006/main">
                        <a:graphicData uri="http://schemas.microsoft.com/office/word/2010/wordprocessingShape">
                          <wps:wsp>
                            <wps:cNvCnPr/>
                            <wps:spPr>
                              <a:xfrm>
                                <a:off x="0" y="0"/>
                                <a:ext cx="35941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anchor>
                  </w:drawing>
                </mc:Choice>
                <mc:Fallback xmlns:w15="http://schemas.microsoft.com/office/word/2012/wordml">
                  <w:pict>
                    <v:shape w14:anchorId="719C4EB7" id="Straight Arrow Connector 7" o:spid="_x0000_s1026" type="#_x0000_t32" style="position:absolute;margin-left:19.65pt;margin-top:7pt;width:28.3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" strokecolor="#4a7ebb">
                      <v:stroke endarrow="block"/>
                    </v:shape>
                  </w:pict>
                </mc:Fallback>
              </mc:AlternateContent>
            </w:r>
            <w:r>
              <w:t>Yes               When did this begin?</w:t>
            </w:r>
          </w:p>
          <w:p w14:paraId="0E6702BB" w14:textId="77777777" w:rsidR="009F2EBF" w:rsidRDefault="009F2EBF" w:rsidP="008107CD">
            <w:pPr>
              <w:tabs>
                <w:tab w:val="left" w:pos="543"/>
              </w:tabs>
            </w:pPr>
            <w:r>
              <w:t xml:space="preserve">                     When did this go away?</w:t>
            </w:r>
          </w:p>
          <w:p w14:paraId="20E082D9" w14:textId="77777777" w:rsidR="009F2EBF" w:rsidRDefault="009F2EBF" w:rsidP="008107CD">
            <w:pPr>
              <w:tabs>
                <w:tab w:val="left" w:pos="543"/>
              </w:tabs>
              <w:rPr>
                <w:i/>
              </w:rPr>
            </w:pPr>
            <w:r>
              <w:t xml:space="preserve">                     </w:t>
            </w:r>
            <w:r w:rsidRPr="000360EC">
              <w:rPr>
                <w:i/>
              </w:rPr>
              <w:t xml:space="preserve">(provide option for still </w:t>
            </w:r>
            <w:r>
              <w:rPr>
                <w:i/>
              </w:rPr>
              <w:t xml:space="preserve">    </w:t>
            </w:r>
          </w:p>
          <w:p w14:paraId="60087A2C" w14:textId="77777777" w:rsidR="009F2EBF" w:rsidRDefault="009F2EBF" w:rsidP="008107CD">
            <w:pPr>
              <w:tabs>
                <w:tab w:val="left" w:pos="543"/>
              </w:tabs>
            </w:pPr>
            <w:r>
              <w:rPr>
                <w:i/>
              </w:rPr>
              <w:t xml:space="preserve">                     </w:t>
            </w:r>
            <w:r w:rsidRPr="000360EC">
              <w:rPr>
                <w:i/>
              </w:rPr>
              <w:t>experiencing symptoms)</w:t>
            </w:r>
          </w:p>
        </w:tc>
      </w:tr>
      <w:tr w:rsidR="009F2EBF" w14:paraId="787BA569" w14:textId="77777777" w:rsidTr="008107CD">
        <w:tc>
          <w:tcPr>
            <w:tcW w:w="1609" w:type="dxa"/>
            <w:tcBorders>
              <w:top w:val="nil"/>
              <w:bottom w:val="nil"/>
              <w:right w:val="nil"/>
            </w:tcBorders>
          </w:tcPr>
          <w:p w14:paraId="07AD0E6D" w14:textId="77777777" w:rsidR="009F2EBF" w:rsidRDefault="009F2EBF" w:rsidP="008107CD"/>
        </w:tc>
        <w:tc>
          <w:tcPr>
            <w:tcW w:w="3037" w:type="dxa"/>
            <w:tcBorders>
              <w:top w:val="single" w:sz="4" w:space="0" w:color="auto"/>
              <w:left w:val="nil"/>
              <w:bottom w:val="single" w:sz="4" w:space="0" w:color="auto"/>
            </w:tcBorders>
          </w:tcPr>
          <w:p w14:paraId="150F1470" w14:textId="77777777" w:rsidR="009F2EBF" w:rsidRDefault="009F2EBF" w:rsidP="008107CD">
            <w:pPr>
              <w:spacing w:line="276" w:lineRule="auto"/>
            </w:pPr>
            <w:r>
              <w:t>Heel pain</w:t>
            </w:r>
          </w:p>
        </w:tc>
        <w:tc>
          <w:tcPr>
            <w:tcW w:w="835" w:type="dxa"/>
            <w:tcBorders>
              <w:top w:val="single" w:sz="4" w:space="0" w:color="auto"/>
              <w:bottom w:val="single" w:sz="4" w:space="0" w:color="auto"/>
            </w:tcBorders>
          </w:tcPr>
          <w:p w14:paraId="7E8FBFEF" w14:textId="77777777" w:rsidR="009F2EBF" w:rsidRDefault="009F2EBF" w:rsidP="008107CD">
            <w:r>
              <w:t>No</w:t>
            </w:r>
          </w:p>
        </w:tc>
        <w:tc>
          <w:tcPr>
            <w:tcW w:w="3535" w:type="dxa"/>
            <w:gridSpan w:val="2"/>
            <w:tcBorders>
              <w:top w:val="single" w:sz="4" w:space="0" w:color="auto"/>
              <w:bottom w:val="single" w:sz="4" w:space="0" w:color="auto"/>
            </w:tcBorders>
          </w:tcPr>
          <w:p w14:paraId="6BC33D51" w14:textId="77777777" w:rsidR="009F2EBF" w:rsidRDefault="009F2EBF" w:rsidP="008107CD">
            <w:pPr>
              <w:tabs>
                <w:tab w:val="left" w:pos="543"/>
              </w:tabs>
            </w:pPr>
            <w:r>
              <w:rPr>
                <w:noProof/>
                <w:lang w:eastAsia="en-GB"/>
              </w:rPr>
              <mc:AlternateContent>
                <mc:Choice Requires="wps">
                  <w:drawing>
                    <wp:anchor distT="0" distB="0" distL="114300" distR="114300" simplePos="0" relativeHeight="251665408" behindDoc="0" locked="0" layoutInCell="1" allowOverlap="1" wp14:anchorId="020584CC" wp14:editId="28C42894">
                      <wp:simplePos x="0" y="0"/>
                      <wp:positionH relativeFrom="column">
                        <wp:posOffset>249555</wp:posOffset>
                      </wp:positionH>
                      <wp:positionV relativeFrom="paragraph">
                        <wp:posOffset>86360</wp:posOffset>
                      </wp:positionV>
                      <wp:extent cx="359410" cy="0"/>
                      <wp:effectExtent l="0" t="76200" r="21590" b="95250"/>
                      <wp:wrapNone/>
                      <wp:docPr id="8" name="Straight Arrow Connector 8"/>
                      <wp:cNvGraphicFramePr/>
                      <a:graphic xmlns:a="http://schemas.openxmlformats.org/drawingml/2006/main">
                        <a:graphicData uri="http://schemas.microsoft.com/office/word/2010/wordprocessingShape">
                          <wps:wsp>
                            <wps:cNvCnPr/>
                            <wps:spPr>
                              <a:xfrm>
                                <a:off x="0" y="0"/>
                                <a:ext cx="35941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anchor>
                  </w:drawing>
                </mc:Choice>
                <mc:Fallback xmlns:w15="http://schemas.microsoft.com/office/word/2012/wordml">
                  <w:pict>
                    <v:shape w14:anchorId="27241CAC" id="Straight Arrow Connector 8" o:spid="_x0000_s1026" type="#_x0000_t32" style="position:absolute;margin-left:19.65pt;margin-top:6.8pt;width:28.3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" strokecolor="#4a7ebb">
                      <v:stroke endarrow="block"/>
                    </v:shape>
                  </w:pict>
                </mc:Fallback>
              </mc:AlternateContent>
            </w:r>
            <w:r>
              <w:t>Yes               When did this begin?</w:t>
            </w:r>
          </w:p>
          <w:p w14:paraId="3C143241" w14:textId="77777777" w:rsidR="009F2EBF" w:rsidRDefault="009F2EBF" w:rsidP="008107CD">
            <w:pPr>
              <w:tabs>
                <w:tab w:val="left" w:pos="543"/>
              </w:tabs>
            </w:pPr>
            <w:r>
              <w:t xml:space="preserve">                     When did this go away?</w:t>
            </w:r>
          </w:p>
          <w:p w14:paraId="6DD8BBC1" w14:textId="77777777" w:rsidR="009F2EBF" w:rsidRDefault="009F2EBF" w:rsidP="008107CD">
            <w:pPr>
              <w:tabs>
                <w:tab w:val="left" w:pos="543"/>
              </w:tabs>
              <w:rPr>
                <w:i/>
              </w:rPr>
            </w:pPr>
            <w:r>
              <w:t xml:space="preserve">                     </w:t>
            </w:r>
            <w:r w:rsidRPr="000360EC">
              <w:rPr>
                <w:i/>
              </w:rPr>
              <w:t xml:space="preserve">(provide option for still </w:t>
            </w:r>
            <w:r>
              <w:rPr>
                <w:i/>
              </w:rPr>
              <w:t xml:space="preserve">    </w:t>
            </w:r>
          </w:p>
          <w:p w14:paraId="2EA7DAA5" w14:textId="77777777" w:rsidR="009F2EBF" w:rsidRDefault="009F2EBF" w:rsidP="008107CD">
            <w:pPr>
              <w:tabs>
                <w:tab w:val="left" w:pos="543"/>
              </w:tabs>
            </w:pPr>
            <w:r>
              <w:rPr>
                <w:i/>
              </w:rPr>
              <w:t xml:space="preserve">                     </w:t>
            </w:r>
            <w:r w:rsidRPr="000360EC">
              <w:rPr>
                <w:i/>
              </w:rPr>
              <w:t>experiencing symptoms)</w:t>
            </w:r>
          </w:p>
        </w:tc>
      </w:tr>
      <w:tr w:rsidR="009F2EBF" w14:paraId="76B09F00" w14:textId="77777777" w:rsidTr="008107CD">
        <w:tc>
          <w:tcPr>
            <w:tcW w:w="1609" w:type="dxa"/>
            <w:tcBorders>
              <w:top w:val="nil"/>
              <w:bottom w:val="nil"/>
              <w:right w:val="nil"/>
            </w:tcBorders>
          </w:tcPr>
          <w:p w14:paraId="3A859333" w14:textId="77777777" w:rsidR="009F2EBF" w:rsidRDefault="009F2EBF" w:rsidP="008107CD"/>
        </w:tc>
        <w:tc>
          <w:tcPr>
            <w:tcW w:w="3037" w:type="dxa"/>
            <w:tcBorders>
              <w:top w:val="single" w:sz="4" w:space="0" w:color="auto"/>
              <w:left w:val="nil"/>
              <w:bottom w:val="single" w:sz="4" w:space="0" w:color="auto"/>
            </w:tcBorders>
          </w:tcPr>
          <w:p w14:paraId="316CCE4A" w14:textId="77777777" w:rsidR="009F2EBF" w:rsidRDefault="009F2EBF" w:rsidP="008107CD">
            <w:r>
              <w:t>Lower back pain</w:t>
            </w:r>
          </w:p>
        </w:tc>
        <w:tc>
          <w:tcPr>
            <w:tcW w:w="835" w:type="dxa"/>
            <w:tcBorders>
              <w:top w:val="single" w:sz="4" w:space="0" w:color="auto"/>
              <w:bottom w:val="single" w:sz="4" w:space="0" w:color="auto"/>
            </w:tcBorders>
          </w:tcPr>
          <w:p w14:paraId="3632C0A7" w14:textId="77777777" w:rsidR="009F2EBF" w:rsidRDefault="009F2EBF" w:rsidP="008107CD">
            <w:r>
              <w:t>No</w:t>
            </w:r>
          </w:p>
        </w:tc>
        <w:tc>
          <w:tcPr>
            <w:tcW w:w="3535" w:type="dxa"/>
            <w:gridSpan w:val="2"/>
            <w:tcBorders>
              <w:top w:val="single" w:sz="4" w:space="0" w:color="auto"/>
              <w:bottom w:val="single" w:sz="4" w:space="0" w:color="auto"/>
            </w:tcBorders>
          </w:tcPr>
          <w:p w14:paraId="5415A35A" w14:textId="77777777" w:rsidR="009F2EBF" w:rsidRDefault="009F2EBF" w:rsidP="008107CD">
            <w:pPr>
              <w:tabs>
                <w:tab w:val="left" w:pos="543"/>
              </w:tabs>
            </w:pPr>
            <w:r>
              <w:rPr>
                <w:noProof/>
                <w:lang w:eastAsia="en-GB"/>
              </w:rPr>
              <mc:AlternateContent>
                <mc:Choice Requires="wps">
                  <w:drawing>
                    <wp:anchor distT="0" distB="0" distL="114300" distR="114300" simplePos="0" relativeHeight="251666432" behindDoc="0" locked="0" layoutInCell="1" allowOverlap="1" wp14:anchorId="08557E87" wp14:editId="52E3B378">
                      <wp:simplePos x="0" y="0"/>
                      <wp:positionH relativeFrom="column">
                        <wp:posOffset>249555</wp:posOffset>
                      </wp:positionH>
                      <wp:positionV relativeFrom="paragraph">
                        <wp:posOffset>93345</wp:posOffset>
                      </wp:positionV>
                      <wp:extent cx="359410" cy="0"/>
                      <wp:effectExtent l="0" t="76200" r="21590" b="95250"/>
                      <wp:wrapNone/>
                      <wp:docPr id="9" name="Straight Arrow Connector 9"/>
                      <wp:cNvGraphicFramePr/>
                      <a:graphic xmlns:a="http://schemas.openxmlformats.org/drawingml/2006/main">
                        <a:graphicData uri="http://schemas.microsoft.com/office/word/2010/wordprocessingShape">
                          <wps:wsp>
                            <wps:cNvCnPr/>
                            <wps:spPr>
                              <a:xfrm>
                                <a:off x="0" y="0"/>
                                <a:ext cx="359410" cy="0"/>
                              </a:xfrm>
                              <a:prstGeom prst="straightConnector1">
                                <a:avLst/>
                              </a:prstGeom>
                              <a:noFill/>
                              <a:ln w="9525" cap="flat" cmpd="sng" algn="ctr">
                                <a:solidFill>
                                  <a:srgbClr val="4F81BD">
                                    <a:shade val="95000"/>
                                    <a:satMod val="105000"/>
                                  </a:srgbClr>
                                </a:solidFill>
                                <a:prstDash val="solid"/>
                                <a:tailEnd type="triangle"/>
                              </a:ln>
                              <a:effectLst/>
                            </wps:spPr>
                            <wps:bodyPr/>
                          </wps:wsp>
                        </a:graphicData>
                      </a:graphic>
                      <wp14:sizeRelH relativeFrom="margin">
                        <wp14:pctWidth>0</wp14:pctWidth>
                      </wp14:sizeRelH>
                    </wp:anchor>
                  </w:drawing>
                </mc:Choice>
                <mc:Fallback xmlns:w15="http://schemas.microsoft.com/office/word/2012/wordml">
                  <w:pict>
                    <v:shape w14:anchorId="4B7A4345" id="Straight Arrow Connector 9" o:spid="_x0000_s1026" type="#_x0000_t32" style="position:absolute;margin-left:19.65pt;margin-top:7.35pt;width:28.3pt;height: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" strokecolor="#4a7ebb">
                      <v:stroke endarrow="block"/>
                    </v:shape>
                  </w:pict>
                </mc:Fallback>
              </mc:AlternateContent>
            </w:r>
            <w:r>
              <w:t>Yes               When did this begin?</w:t>
            </w:r>
          </w:p>
          <w:p w14:paraId="5D28A7FC" w14:textId="77777777" w:rsidR="009F2EBF" w:rsidRDefault="009F2EBF" w:rsidP="008107CD">
            <w:pPr>
              <w:tabs>
                <w:tab w:val="left" w:pos="543"/>
              </w:tabs>
            </w:pPr>
            <w:r>
              <w:t xml:space="preserve">                     When did this go away?</w:t>
            </w:r>
          </w:p>
          <w:p w14:paraId="7BC144C9" w14:textId="77777777" w:rsidR="009F2EBF" w:rsidRDefault="009F2EBF" w:rsidP="008107CD">
            <w:pPr>
              <w:tabs>
                <w:tab w:val="left" w:pos="543"/>
              </w:tabs>
              <w:rPr>
                <w:i/>
              </w:rPr>
            </w:pPr>
            <w:r>
              <w:t xml:space="preserve">                     </w:t>
            </w:r>
            <w:r w:rsidRPr="000360EC">
              <w:rPr>
                <w:i/>
              </w:rPr>
              <w:t xml:space="preserve">(provide option for still </w:t>
            </w:r>
            <w:r>
              <w:rPr>
                <w:i/>
              </w:rPr>
              <w:t xml:space="preserve">    </w:t>
            </w:r>
          </w:p>
          <w:p w14:paraId="4078D5D8" w14:textId="77777777" w:rsidR="009F2EBF" w:rsidRDefault="009F2EBF" w:rsidP="008107CD">
            <w:pPr>
              <w:tabs>
                <w:tab w:val="left" w:pos="543"/>
              </w:tabs>
            </w:pPr>
            <w:r>
              <w:rPr>
                <w:i/>
              </w:rPr>
              <w:t xml:space="preserve">                     </w:t>
            </w:r>
            <w:r w:rsidRPr="000360EC">
              <w:rPr>
                <w:i/>
              </w:rPr>
              <w:t>experiencing symptoms)</w:t>
            </w:r>
          </w:p>
        </w:tc>
      </w:tr>
      <w:tr w:rsidR="009F2EBF" w14:paraId="4450D539" w14:textId="77777777" w:rsidTr="008107CD">
        <w:tc>
          <w:tcPr>
            <w:tcW w:w="1609" w:type="dxa"/>
            <w:tcBorders>
              <w:top w:val="nil"/>
              <w:right w:val="nil"/>
            </w:tcBorders>
          </w:tcPr>
          <w:p w14:paraId="70D0B38A" w14:textId="77777777" w:rsidR="009F2EBF" w:rsidRDefault="009F2EBF" w:rsidP="008107CD"/>
        </w:tc>
        <w:tc>
          <w:tcPr>
            <w:tcW w:w="3037" w:type="dxa"/>
            <w:tcBorders>
              <w:top w:val="single" w:sz="4" w:space="0" w:color="auto"/>
              <w:left w:val="nil"/>
              <w:right w:val="nil"/>
            </w:tcBorders>
          </w:tcPr>
          <w:p w14:paraId="1184AEBF" w14:textId="77777777" w:rsidR="009F2EBF" w:rsidRDefault="009F2EBF" w:rsidP="008107CD"/>
        </w:tc>
        <w:tc>
          <w:tcPr>
            <w:tcW w:w="4370" w:type="dxa"/>
            <w:gridSpan w:val="3"/>
            <w:tcBorders>
              <w:top w:val="single" w:sz="4" w:space="0" w:color="auto"/>
              <w:left w:val="nil"/>
            </w:tcBorders>
          </w:tcPr>
          <w:p w14:paraId="2A30815F" w14:textId="77777777" w:rsidR="009F2EBF" w:rsidRDefault="009F2EBF" w:rsidP="008107CD">
            <w:pPr>
              <w:tabs>
                <w:tab w:val="left" w:pos="543"/>
              </w:tabs>
              <w:rPr>
                <w:noProof/>
                <w:lang w:eastAsia="en-NZ"/>
              </w:rPr>
            </w:pPr>
          </w:p>
          <w:p w14:paraId="21DFE4E4" w14:textId="77777777" w:rsidR="009F2EBF" w:rsidRPr="00A512C5" w:rsidRDefault="009F2EBF" w:rsidP="008107CD">
            <w:pPr>
              <w:tabs>
                <w:tab w:val="left" w:pos="543"/>
              </w:tabs>
              <w:rPr>
                <w:noProof/>
                <w:sz w:val="14"/>
                <w:lang w:eastAsia="en-NZ"/>
              </w:rPr>
            </w:pPr>
          </w:p>
          <w:p w14:paraId="255CCE54" w14:textId="77777777" w:rsidR="009F2EBF" w:rsidRDefault="009F2EBF" w:rsidP="008107CD">
            <w:pPr>
              <w:tabs>
                <w:tab w:val="left" w:pos="543"/>
              </w:tabs>
              <w:rPr>
                <w:noProof/>
                <w:lang w:eastAsia="en-NZ"/>
              </w:rPr>
            </w:pPr>
            <w:r w:rsidRPr="00A512C5">
              <w:rPr>
                <w:noProof/>
                <w:lang w:eastAsia="en-NZ"/>
              </w:rPr>
              <w:t>Offer rheumatological review if period of symptoms aligns with possible ReA</w:t>
            </w:r>
          </w:p>
          <w:p w14:paraId="74643BA3" w14:textId="77777777" w:rsidR="009F2EBF" w:rsidRDefault="009F2EBF" w:rsidP="008107CD">
            <w:pPr>
              <w:tabs>
                <w:tab w:val="left" w:pos="543"/>
              </w:tabs>
              <w:rPr>
                <w:noProof/>
                <w:lang w:eastAsia="en-NZ"/>
              </w:rPr>
            </w:pPr>
          </w:p>
        </w:tc>
      </w:tr>
    </w:tbl>
    <w:p w14:paraId="6C10D308" w14:textId="77777777" w:rsidR="003F2E26" w:rsidRDefault="003F2E26" w:rsidP="00717C74">
      <w:pPr>
        <w:jc w:val="both"/>
      </w:pPr>
    </w:p>
    <w:p w14:paraId="2B4EA5FA" w14:textId="77777777" w:rsidR="0030332D" w:rsidRDefault="0030332D" w:rsidP="00717C74">
      <w:pPr>
        <w:jc w:val="both"/>
      </w:pPr>
    </w:p>
    <w:p w14:paraId="1BF28F34" w14:textId="77777777" w:rsidR="0030332D" w:rsidRDefault="0030332D" w:rsidP="00717C74">
      <w:pPr>
        <w:jc w:val="both"/>
      </w:pPr>
    </w:p>
    <w:p w14:paraId="03422783" w14:textId="77777777" w:rsidR="0030332D" w:rsidRPr="00717C74" w:rsidRDefault="0030332D" w:rsidP="00717C74">
      <w:pPr>
        <w:jc w:val="both"/>
      </w:pPr>
    </w:p>
    <w:p w14:paraId="1BBB5AAF" w14:textId="14625DFF" w:rsidR="007B6FBD" w:rsidRDefault="007B6FBD" w:rsidP="007B6FBD">
      <w:pPr>
        <w:jc w:val="both"/>
      </w:pPr>
      <w:r w:rsidRPr="007B6FBD">
        <w:rPr>
          <w:b/>
        </w:rPr>
        <w:t>Conflict of intere</w:t>
      </w:r>
      <w:r w:rsidR="006A6D99">
        <w:rPr>
          <w:b/>
        </w:rPr>
        <w:t>st</w:t>
      </w:r>
    </w:p>
    <w:p w14:paraId="405FB9DF" w14:textId="00593FF4" w:rsidR="007B6FBD" w:rsidRDefault="007B6FBD" w:rsidP="007B6FBD">
      <w:pPr>
        <w:jc w:val="both"/>
        <w:rPr>
          <w:b/>
        </w:rPr>
      </w:pPr>
      <w:r>
        <w:t>T</w:t>
      </w:r>
      <w:r w:rsidRPr="007B6FBD">
        <w:t>he authors declare they have no conflicts of interest.</w:t>
      </w:r>
    </w:p>
    <w:p w14:paraId="336A744F" w14:textId="77777777" w:rsidR="007B6FBD" w:rsidRDefault="007B6FBD" w:rsidP="006517CD">
      <w:pPr>
        <w:rPr>
          <w:b/>
        </w:rPr>
      </w:pPr>
    </w:p>
    <w:p w14:paraId="3359EB4F" w14:textId="6CCD1EF4" w:rsidR="00CB2C47" w:rsidRPr="00AA3E36" w:rsidRDefault="00EC3D2D" w:rsidP="006517CD">
      <w:pPr>
        <w:rPr>
          <w:b/>
        </w:rPr>
      </w:pPr>
      <w:r w:rsidRPr="00EC3D2D">
        <w:rPr>
          <w:b/>
        </w:rPr>
        <w:t>References</w:t>
      </w:r>
    </w:p>
    <w:p w14:paraId="56C0BA5C" w14:textId="77777777" w:rsidR="001F4D06" w:rsidRPr="001F4D06" w:rsidRDefault="00C51F35" w:rsidP="00510F04">
      <w:pPr>
        <w:pStyle w:val="EndNoteBibliography"/>
        <w:tabs>
          <w:tab w:val="left" w:pos="426"/>
        </w:tabs>
        <w:spacing w:after="0"/>
        <w:ind w:left="426" w:hanging="426"/>
      </w:pPr>
      <w:r>
        <w:fldChar w:fldCharType="begin"/>
      </w:r>
      <w:r>
        <w:instrText xml:space="preserve"> ADDIN EN.REFLIST </w:instrText>
      </w:r>
      <w:r>
        <w:fldChar w:fldCharType="separate"/>
      </w:r>
      <w:r w:rsidR="001F4D06" w:rsidRPr="001F4D06">
        <w:t>1.</w:t>
      </w:r>
      <w:r w:rsidR="001F4D06" w:rsidRPr="001F4D06">
        <w:tab/>
        <w:t>Hamdulay SS, Glynne SJ, Keat A (2006) When is arthritis reactive? Postgrad Med J 82:446-53.</w:t>
      </w:r>
    </w:p>
    <w:p w14:paraId="181814CB" w14:textId="77777777" w:rsidR="001F4D06" w:rsidRPr="001F4D06" w:rsidRDefault="001F4D06" w:rsidP="00510F04">
      <w:pPr>
        <w:pStyle w:val="EndNoteBibliography"/>
        <w:tabs>
          <w:tab w:val="left" w:pos="426"/>
        </w:tabs>
        <w:spacing w:after="0"/>
        <w:ind w:left="426" w:hanging="426"/>
      </w:pPr>
      <w:r w:rsidRPr="001F4D06">
        <w:t>2.</w:t>
      </w:r>
      <w:r w:rsidRPr="001F4D06">
        <w:tab/>
        <w:t>Hannu T, Inman R, Granfors K, Leirisalo-Repo M (2006) Reactive arthritis or post-infectious arthritis? Best Pract Res Clin Rheumatol 20:419-33.</w:t>
      </w:r>
    </w:p>
    <w:p w14:paraId="1D0D633B" w14:textId="77777777" w:rsidR="001F4D06" w:rsidRPr="001F4D06" w:rsidRDefault="001F4D06" w:rsidP="00510F04">
      <w:pPr>
        <w:pStyle w:val="EndNoteBibliography"/>
        <w:tabs>
          <w:tab w:val="left" w:pos="426"/>
        </w:tabs>
        <w:spacing w:after="0"/>
        <w:ind w:left="426" w:hanging="426"/>
      </w:pPr>
      <w:r w:rsidRPr="001F4D06">
        <w:t>3.</w:t>
      </w:r>
      <w:r w:rsidRPr="001F4D06">
        <w:tab/>
        <w:t>Pope JE, Krizova A, Garg AX, Thiessen-Philbrook H, Ouimet JM (2007) Campylobacter Reactive Arthritis: A Systematic Review. Semin Arthritis Rheum 37:48-55.</w:t>
      </w:r>
    </w:p>
    <w:p w14:paraId="3336D857" w14:textId="77777777" w:rsidR="001F4D06" w:rsidRPr="001F4D06" w:rsidRDefault="001F4D06" w:rsidP="00510F04">
      <w:pPr>
        <w:pStyle w:val="EndNoteBibliography"/>
        <w:tabs>
          <w:tab w:val="left" w:pos="426"/>
        </w:tabs>
        <w:spacing w:after="0"/>
        <w:ind w:left="426" w:hanging="426"/>
      </w:pPr>
      <w:r w:rsidRPr="001F4D06">
        <w:t>4.</w:t>
      </w:r>
      <w:r w:rsidRPr="001F4D06">
        <w:tab/>
        <w:t>Ozgul A, Dede I, Taskaynatan MA, Aydogan H, Kalyon TA (2006) Clinical presentations of chlamydial and non-chlamydial reactive arthritis. Rheumatol Int 26:879-85.</w:t>
      </w:r>
    </w:p>
    <w:p w14:paraId="24777057" w14:textId="77777777" w:rsidR="001F4D06" w:rsidRPr="001F4D06" w:rsidRDefault="001F4D06" w:rsidP="00510F04">
      <w:pPr>
        <w:pStyle w:val="EndNoteBibliography"/>
        <w:tabs>
          <w:tab w:val="left" w:pos="426"/>
        </w:tabs>
        <w:spacing w:after="0"/>
        <w:ind w:left="426" w:hanging="426"/>
      </w:pPr>
      <w:r w:rsidRPr="001F4D06">
        <w:t>5.</w:t>
      </w:r>
      <w:r w:rsidRPr="001F4D06">
        <w:tab/>
        <w:t>Espinoza LR, Garcia-Valladares I (2013) Of bugs and joints: the relationship between infection and joints. Reumatol Clin 9:229-38.</w:t>
      </w:r>
    </w:p>
    <w:p w14:paraId="41150CDD" w14:textId="77777777" w:rsidR="001F4D06" w:rsidRPr="001F4D06" w:rsidRDefault="001F4D06" w:rsidP="00510F04">
      <w:pPr>
        <w:pStyle w:val="EndNoteBibliography"/>
        <w:tabs>
          <w:tab w:val="left" w:pos="426"/>
        </w:tabs>
        <w:spacing w:after="0"/>
        <w:ind w:left="426" w:hanging="426"/>
      </w:pPr>
      <w:r w:rsidRPr="001F4D06">
        <w:t>6.</w:t>
      </w:r>
      <w:r w:rsidRPr="001F4D06">
        <w:tab/>
        <w:t>Keat A, Thomas B, Dixey J, Osborn M, Sonnex C, Taylor-Robinson D (1987) Chlamydia trachomatis and reactive arthritis: the missing link. Lancet 1:72-4.</w:t>
      </w:r>
    </w:p>
    <w:p w14:paraId="198FBC5F" w14:textId="77777777" w:rsidR="001F4D06" w:rsidRPr="001F4D06" w:rsidRDefault="001F4D06" w:rsidP="00510F04">
      <w:pPr>
        <w:pStyle w:val="EndNoteBibliography"/>
        <w:tabs>
          <w:tab w:val="left" w:pos="426"/>
        </w:tabs>
        <w:spacing w:after="0"/>
        <w:ind w:left="426" w:hanging="426"/>
      </w:pPr>
      <w:r w:rsidRPr="001F4D06">
        <w:t>7.</w:t>
      </w:r>
      <w:r w:rsidRPr="001F4D06">
        <w:tab/>
        <w:t>Kvien TK, Glennas A, Melby K, Granfors K, Andrup O, Karstensen B, Thoen JE (1994) Reactive arthritis: incidence, triggering agents and clinical presentation. J Rheumatol 21:115-22.</w:t>
      </w:r>
    </w:p>
    <w:p w14:paraId="676F86D4" w14:textId="77777777" w:rsidR="001F4D06" w:rsidRPr="001F4D06" w:rsidRDefault="001F4D06" w:rsidP="00510F04">
      <w:pPr>
        <w:pStyle w:val="EndNoteBibliography"/>
        <w:tabs>
          <w:tab w:val="left" w:pos="426"/>
        </w:tabs>
        <w:spacing w:after="0"/>
        <w:ind w:left="426" w:hanging="426"/>
      </w:pPr>
      <w:r w:rsidRPr="001F4D06">
        <w:t>8.</w:t>
      </w:r>
      <w:r w:rsidRPr="001F4D06">
        <w:tab/>
        <w:t>Singh A, Karrar S (2014) The role of intracellular organisms in the pathogenesis of inflammatory arthritis. Int J Inflam 2014:158793.</w:t>
      </w:r>
    </w:p>
    <w:p w14:paraId="0E5A78F4" w14:textId="77777777" w:rsidR="001F4D06" w:rsidRPr="001F4D06" w:rsidRDefault="001F4D06" w:rsidP="00510F04">
      <w:pPr>
        <w:pStyle w:val="EndNoteBibliography"/>
        <w:tabs>
          <w:tab w:val="left" w:pos="426"/>
        </w:tabs>
        <w:spacing w:after="0"/>
        <w:ind w:left="426" w:hanging="426"/>
      </w:pPr>
      <w:r w:rsidRPr="001F4D06">
        <w:t>9.</w:t>
      </w:r>
      <w:r w:rsidRPr="001F4D06">
        <w:tab/>
        <w:t>Morris D, Inman RD (2012) Reactive arthritis: developments and challenges in diagnosis and treatment. Curr Rheumatol Rep 14:390-4.</w:t>
      </w:r>
    </w:p>
    <w:p w14:paraId="640B386E" w14:textId="77777777" w:rsidR="001F4D06" w:rsidRPr="001F4D06" w:rsidRDefault="001F4D06" w:rsidP="00510F04">
      <w:pPr>
        <w:pStyle w:val="EndNoteBibliography"/>
        <w:tabs>
          <w:tab w:val="left" w:pos="426"/>
        </w:tabs>
        <w:spacing w:after="0"/>
        <w:ind w:left="426" w:hanging="426"/>
      </w:pPr>
      <w:r w:rsidRPr="001F4D06">
        <w:t>10.</w:t>
      </w:r>
      <w:r w:rsidRPr="001F4D06">
        <w:tab/>
        <w:t>Carlin EM, Ziza JM, Keat A, Janier M (2014) 2014 European Guideline on the management of sexually acquired reactive arthritis. Int J STD AIDS 25:901-12.</w:t>
      </w:r>
    </w:p>
    <w:p w14:paraId="26B10100" w14:textId="77777777" w:rsidR="001F4D06" w:rsidRPr="001F4D06" w:rsidRDefault="001F4D06" w:rsidP="00510F04">
      <w:pPr>
        <w:pStyle w:val="EndNoteBibliography"/>
        <w:tabs>
          <w:tab w:val="left" w:pos="426"/>
        </w:tabs>
        <w:spacing w:after="0"/>
        <w:ind w:left="426" w:hanging="426"/>
      </w:pPr>
      <w:r w:rsidRPr="001F4D06">
        <w:t>11.</w:t>
      </w:r>
      <w:r w:rsidRPr="001F4D06">
        <w:tab/>
        <w:t>Lloyd GE (1978) Hippocratic writings (translated by J. Chadwick and W. N. Mann), p. 229. Pelican Books, New York, N.Y.</w:t>
      </w:r>
    </w:p>
    <w:p w14:paraId="0A618573" w14:textId="77777777" w:rsidR="001F4D06" w:rsidRPr="001F4D06" w:rsidRDefault="001F4D06" w:rsidP="00510F04">
      <w:pPr>
        <w:pStyle w:val="EndNoteBibliography"/>
        <w:tabs>
          <w:tab w:val="left" w:pos="426"/>
        </w:tabs>
        <w:spacing w:after="0"/>
        <w:ind w:left="426" w:hanging="426"/>
      </w:pPr>
      <w:r w:rsidRPr="001F4D06">
        <w:t>12.</w:t>
      </w:r>
      <w:r w:rsidRPr="001F4D06">
        <w:tab/>
        <w:t>Iglesias-Gammara A, Restrepo JF, Valle R, Matteson EL (2005) A Brief History of Stoll-Brodie-Fiessinger-Leroy Syndrome (Reiter's Syndrome) and Reactive Arthritis with a Translation of Reiter's Original 1916 Article into English. Current Rheumatology Reviews 1:71-9.</w:t>
      </w:r>
    </w:p>
    <w:p w14:paraId="4912D9B0" w14:textId="77777777" w:rsidR="001F4D06" w:rsidRPr="001F4D06" w:rsidRDefault="001F4D06" w:rsidP="00510F04">
      <w:pPr>
        <w:pStyle w:val="EndNoteBibliography"/>
        <w:tabs>
          <w:tab w:val="left" w:pos="426"/>
        </w:tabs>
        <w:spacing w:after="0"/>
        <w:ind w:left="426" w:hanging="426"/>
      </w:pPr>
      <w:r w:rsidRPr="001F4D06">
        <w:t>13.</w:t>
      </w:r>
      <w:r w:rsidRPr="001F4D06">
        <w:tab/>
        <w:t>Storey GO, Scott DL (1998) Arthritis associated with venereal disease in nineteenth century London. Clin Rheumatol 17:500-4.</w:t>
      </w:r>
    </w:p>
    <w:p w14:paraId="62886976" w14:textId="77777777" w:rsidR="001F4D06" w:rsidRPr="001F4D06" w:rsidRDefault="001F4D06" w:rsidP="00510F04">
      <w:pPr>
        <w:pStyle w:val="EndNoteBibliography"/>
        <w:tabs>
          <w:tab w:val="left" w:pos="426"/>
        </w:tabs>
        <w:spacing w:after="0"/>
        <w:ind w:left="426" w:hanging="426"/>
      </w:pPr>
      <w:r w:rsidRPr="001F4D06">
        <w:t>14.</w:t>
      </w:r>
      <w:r w:rsidRPr="001F4D06">
        <w:tab/>
        <w:t>Ahvonen P, Sievers K, Aho K (1969) Arthritis Associated with Yersinia Enterocolitica Infection, Acta Rheumatologica Scandinavica, 15:1-4, 232-253. Acta Rheumatologica Scandinavica 15:232-53.</w:t>
      </w:r>
    </w:p>
    <w:p w14:paraId="67C6C226" w14:textId="77777777" w:rsidR="001F4D06" w:rsidRPr="001F4D06" w:rsidRDefault="001F4D06" w:rsidP="00510F04">
      <w:pPr>
        <w:pStyle w:val="EndNoteBibliography"/>
        <w:tabs>
          <w:tab w:val="left" w:pos="426"/>
        </w:tabs>
        <w:spacing w:after="0"/>
        <w:ind w:left="426" w:hanging="426"/>
      </w:pPr>
      <w:r w:rsidRPr="001F4D06">
        <w:t>15.</w:t>
      </w:r>
      <w:r w:rsidRPr="001F4D06">
        <w:tab/>
        <w:t>Kuipers JG, Kohler L, Zeidler H (1999) Reactive or infectious arthritis. Ann Rheum Dis 58:661-4.</w:t>
      </w:r>
    </w:p>
    <w:p w14:paraId="61FDCA15" w14:textId="77777777" w:rsidR="001F4D06" w:rsidRPr="001F4D06" w:rsidRDefault="001F4D06" w:rsidP="00510F04">
      <w:pPr>
        <w:pStyle w:val="EndNoteBibliography"/>
        <w:tabs>
          <w:tab w:val="left" w:pos="426"/>
        </w:tabs>
        <w:spacing w:after="0"/>
        <w:ind w:left="426" w:hanging="426"/>
      </w:pPr>
      <w:r w:rsidRPr="001F4D06">
        <w:t>16.</w:t>
      </w:r>
      <w:r w:rsidRPr="001F4D06">
        <w:tab/>
        <w:t>Townes JM (2010) Reactive arthritis after enteric infections in the United States: The problem of definition. Clin Infect Dis 50:247-54.</w:t>
      </w:r>
    </w:p>
    <w:p w14:paraId="2C6E8355" w14:textId="77777777" w:rsidR="001F4D06" w:rsidRPr="001F4D06" w:rsidRDefault="001F4D06" w:rsidP="00510F04">
      <w:pPr>
        <w:pStyle w:val="EndNoteBibliography"/>
        <w:tabs>
          <w:tab w:val="left" w:pos="426"/>
        </w:tabs>
        <w:spacing w:after="0"/>
        <w:ind w:left="426" w:hanging="426"/>
      </w:pPr>
      <w:r w:rsidRPr="001F4D06">
        <w:t>17.</w:t>
      </w:r>
      <w:r w:rsidRPr="001F4D06">
        <w:tab/>
        <w:t>Inman RD, Whittum-Hudson JA, Schumacher HR, Hudson AP (2000) Chlamydia and associated arthritis. Curr Opin Rheumatol 12:254-62.</w:t>
      </w:r>
    </w:p>
    <w:p w14:paraId="764ABC7A" w14:textId="77777777" w:rsidR="001F4D06" w:rsidRPr="001F4D06" w:rsidRDefault="001F4D06" w:rsidP="00510F04">
      <w:pPr>
        <w:pStyle w:val="EndNoteBibliography"/>
        <w:tabs>
          <w:tab w:val="left" w:pos="426"/>
        </w:tabs>
        <w:spacing w:after="0"/>
        <w:ind w:left="426" w:hanging="426"/>
      </w:pPr>
      <w:r w:rsidRPr="001F4D06">
        <w:t>18.</w:t>
      </w:r>
      <w:r w:rsidRPr="001F4D06">
        <w:tab/>
        <w:t>Owlia MB, Eley AR (2010) Is the role of Chlamydia trachomatis underestimated in patients with suspected reactive arthritis? Int J Rheum Dis 13:27-38.</w:t>
      </w:r>
    </w:p>
    <w:p w14:paraId="086944BE" w14:textId="77777777" w:rsidR="001F4D06" w:rsidRPr="001F4D06" w:rsidRDefault="001F4D06" w:rsidP="00510F04">
      <w:pPr>
        <w:pStyle w:val="EndNoteBibliography"/>
        <w:tabs>
          <w:tab w:val="left" w:pos="426"/>
        </w:tabs>
        <w:spacing w:after="0"/>
        <w:ind w:left="426" w:hanging="426"/>
      </w:pPr>
      <w:r w:rsidRPr="001F4D06">
        <w:t>19.</w:t>
      </w:r>
      <w:r w:rsidRPr="001F4D06">
        <w:tab/>
        <w:t>Selmi C, Gershwin ME (2014) Diagnosis and classification of reactive arthritis. Autoimmun Rev 13:546-9.</w:t>
      </w:r>
    </w:p>
    <w:p w14:paraId="24D050A8" w14:textId="77777777" w:rsidR="001F4D06" w:rsidRPr="001F4D06" w:rsidRDefault="001F4D06" w:rsidP="00510F04">
      <w:pPr>
        <w:pStyle w:val="EndNoteBibliography"/>
        <w:tabs>
          <w:tab w:val="left" w:pos="426"/>
        </w:tabs>
        <w:spacing w:after="0"/>
        <w:ind w:left="426" w:hanging="426"/>
      </w:pPr>
      <w:r w:rsidRPr="001F4D06">
        <w:lastRenderedPageBreak/>
        <w:t>20.</w:t>
      </w:r>
      <w:r w:rsidRPr="001F4D06">
        <w:tab/>
        <w:t>Pacheco-Tena C, Burgos-Vargas R, Vazquez-Mellado J, Cazarin J, Perez-Diaz JA (1999) A proposal for the classification of patients for clinical and experimental studies on reactive arthritis. J Rheumatol 26:1338-46.</w:t>
      </w:r>
    </w:p>
    <w:p w14:paraId="18A20B7B" w14:textId="77777777" w:rsidR="001F4D06" w:rsidRPr="001F4D06" w:rsidRDefault="001F4D06" w:rsidP="00510F04">
      <w:pPr>
        <w:pStyle w:val="EndNoteBibliography"/>
        <w:tabs>
          <w:tab w:val="left" w:pos="426"/>
        </w:tabs>
        <w:spacing w:after="0"/>
        <w:ind w:left="426" w:hanging="426"/>
      </w:pPr>
      <w:r w:rsidRPr="001F4D06">
        <w:t>21.</w:t>
      </w:r>
      <w:r w:rsidRPr="001F4D06">
        <w:tab/>
        <w:t>Ajene AN, Fischer Walker CL, Black RE (2013) Enteric pathogens and reactive arthritis: a systematic review of Campylobacter, salmonella and Shigella-associated reactive arthritis. J Health Popul Nutr 31:299-307.</w:t>
      </w:r>
    </w:p>
    <w:p w14:paraId="663F9091" w14:textId="77777777" w:rsidR="001F4D06" w:rsidRPr="001F4D06" w:rsidRDefault="001F4D06" w:rsidP="00510F04">
      <w:pPr>
        <w:pStyle w:val="EndNoteBibliography"/>
        <w:tabs>
          <w:tab w:val="left" w:pos="426"/>
        </w:tabs>
        <w:spacing w:after="0"/>
        <w:ind w:left="426" w:hanging="426"/>
      </w:pPr>
      <w:r w:rsidRPr="001F4D06">
        <w:t>22.</w:t>
      </w:r>
      <w:r w:rsidRPr="001F4D06">
        <w:tab/>
        <w:t>Keithlin J, Sargeant J, Thomas MK, Fazil A (2014) Systematic review and meta-analysis of the proportion of Campylobacter cases that develop chronic sequelae. BMC Public Health 14:1203.</w:t>
      </w:r>
    </w:p>
    <w:p w14:paraId="653EDAFA" w14:textId="77777777" w:rsidR="001F4D06" w:rsidRPr="001F4D06" w:rsidRDefault="001F4D06" w:rsidP="00510F04">
      <w:pPr>
        <w:pStyle w:val="EndNoteBibliography"/>
        <w:tabs>
          <w:tab w:val="left" w:pos="426"/>
        </w:tabs>
        <w:spacing w:after="0"/>
        <w:ind w:left="426" w:hanging="426"/>
      </w:pPr>
      <w:r w:rsidRPr="001F4D06">
        <w:t>23.</w:t>
      </w:r>
      <w:r w:rsidRPr="001F4D06">
        <w:tab/>
        <w:t>Keithlin J, Sargeant JM, Thomas MK, Fazil A (2015) Systematic review and meta-analysis of the proportion of non-typhoidal Salmonella cases that develop chronic sequelae. Epidemiol Infect 143:1333-51.</w:t>
      </w:r>
    </w:p>
    <w:p w14:paraId="323063CD" w14:textId="69DD46EC" w:rsidR="001F4D06" w:rsidRPr="001F4D06" w:rsidRDefault="001F4D06" w:rsidP="00510F04">
      <w:pPr>
        <w:pStyle w:val="EndNoteBibliography"/>
        <w:tabs>
          <w:tab w:val="left" w:pos="426"/>
        </w:tabs>
        <w:spacing w:after="0"/>
        <w:ind w:left="426" w:hanging="426"/>
      </w:pPr>
      <w:r w:rsidRPr="001F4D06">
        <w:t>24.</w:t>
      </w:r>
      <w:r w:rsidRPr="001F4D06">
        <w:tab/>
        <w:t xml:space="preserve">Systematic Reviews: CRD's guidance for undertaking reviews in health care. Centre for Reviews and Dissemination, University of York, 2009. ISBN 978-1-900640-47-3 </w:t>
      </w:r>
      <w:hyperlink r:id="rId11" w:history="1">
        <w:r w:rsidRPr="001F4D06">
          <w:rPr>
            <w:rStyle w:val="Hyperlink"/>
          </w:rPr>
          <w:t>https://www.york.ac.uk/crd/guidance</w:t>
        </w:r>
      </w:hyperlink>
      <w:r w:rsidRPr="001F4D06">
        <w:t xml:space="preserve"> [Accessed 28.03.16].</w:t>
      </w:r>
    </w:p>
    <w:p w14:paraId="6FFB303D" w14:textId="77777777" w:rsidR="001F4D06" w:rsidRPr="001F4D06" w:rsidRDefault="001F4D06" w:rsidP="00510F04">
      <w:pPr>
        <w:pStyle w:val="EndNoteBibliography"/>
        <w:tabs>
          <w:tab w:val="left" w:pos="426"/>
        </w:tabs>
        <w:spacing w:after="0"/>
        <w:ind w:left="426" w:hanging="426"/>
      </w:pPr>
      <w:r w:rsidRPr="001F4D06">
        <w:t>25.</w:t>
      </w:r>
      <w:r w:rsidRPr="001F4D06">
        <w:tab/>
        <w:t>Moher D, Liberati A, Tetzlaff J, Altman DG (2009) Preferred Reporting Items for Systematic Reviews and Meta-Analyses: The PRISMA Statement. J Clin Epidemiol 62:1006-12.</w:t>
      </w:r>
    </w:p>
    <w:p w14:paraId="453B4FF9" w14:textId="77777777" w:rsidR="001F4D06" w:rsidRPr="001F4D06" w:rsidRDefault="001F4D06" w:rsidP="00510F04">
      <w:pPr>
        <w:pStyle w:val="EndNoteBibliography"/>
        <w:tabs>
          <w:tab w:val="left" w:pos="426"/>
        </w:tabs>
        <w:spacing w:after="0"/>
        <w:ind w:left="426" w:hanging="426"/>
      </w:pPr>
      <w:r w:rsidRPr="001F4D06">
        <w:t>26.</w:t>
      </w:r>
      <w:r w:rsidRPr="001F4D06">
        <w:tab/>
        <w:t>Lawson E, Walker-Bone K (2012) The changing spectrum of rheumatic disease in HIV infection. Br Med Bull 103:203-21.</w:t>
      </w:r>
    </w:p>
    <w:p w14:paraId="053AB53B" w14:textId="77777777" w:rsidR="001F4D06" w:rsidRPr="001F4D06" w:rsidRDefault="001F4D06" w:rsidP="00510F04">
      <w:pPr>
        <w:pStyle w:val="EndNoteBibliography"/>
        <w:tabs>
          <w:tab w:val="left" w:pos="426"/>
        </w:tabs>
        <w:spacing w:after="0"/>
        <w:ind w:left="426" w:hanging="426"/>
      </w:pPr>
      <w:r w:rsidRPr="001F4D06">
        <w:t>27.</w:t>
      </w:r>
      <w:r w:rsidRPr="001F4D06">
        <w:tab/>
        <w:t>Viswanathan M, Berkman ND (2012) Development of the RTI item bank on risk of bias and precision of observational studies. J Clin Epidemiol 65:163-78.</w:t>
      </w:r>
    </w:p>
    <w:p w14:paraId="3AB47193" w14:textId="77777777" w:rsidR="001F4D06" w:rsidRPr="001F4D06" w:rsidRDefault="001F4D06" w:rsidP="00510F04">
      <w:pPr>
        <w:pStyle w:val="EndNoteBibliography"/>
        <w:tabs>
          <w:tab w:val="left" w:pos="426"/>
        </w:tabs>
        <w:spacing w:after="0"/>
        <w:ind w:left="426" w:hanging="426"/>
      </w:pPr>
      <w:r w:rsidRPr="001F4D06">
        <w:t>28.</w:t>
      </w:r>
      <w:r w:rsidRPr="001F4D06">
        <w:tab/>
        <w:t>Catterall RD (1958) Incidence of chronic genital infection in male patients with uveitis. A preliminary report. Br J Vener Dis 34:254-5.</w:t>
      </w:r>
    </w:p>
    <w:p w14:paraId="74591141" w14:textId="77777777" w:rsidR="001F4D06" w:rsidRPr="001F4D06" w:rsidRDefault="001F4D06" w:rsidP="00510F04">
      <w:pPr>
        <w:pStyle w:val="EndNoteBibliography"/>
        <w:tabs>
          <w:tab w:val="left" w:pos="426"/>
        </w:tabs>
        <w:spacing w:after="0"/>
        <w:ind w:left="426" w:hanging="426"/>
      </w:pPr>
      <w:r w:rsidRPr="001F4D06">
        <w:t>29.</w:t>
      </w:r>
      <w:r w:rsidRPr="001F4D06">
        <w:tab/>
        <w:t>Keat AC, Maini RN, Nkwazi GC, Pegrum GD, Ridgway GL, Scott JT (1978) Role of Chlamydia trachomatis and HLA-B27 in sexually acquired reactive arthritis. British Medical Journal 1:605-7.</w:t>
      </w:r>
    </w:p>
    <w:p w14:paraId="1C686C24" w14:textId="77777777" w:rsidR="001F4D06" w:rsidRPr="001F4D06" w:rsidRDefault="001F4D06" w:rsidP="00510F04">
      <w:pPr>
        <w:pStyle w:val="EndNoteBibliography"/>
        <w:tabs>
          <w:tab w:val="left" w:pos="426"/>
        </w:tabs>
        <w:spacing w:after="0"/>
        <w:ind w:left="426" w:hanging="426"/>
      </w:pPr>
      <w:r w:rsidRPr="001F4D06">
        <w:t>30.</w:t>
      </w:r>
      <w:r w:rsidRPr="001F4D06">
        <w:tab/>
        <w:t>Rich E, Hook IEW, Alarcon GS, Moreland LW (1996) Reactive arthritis in patients attending an urban sexually transmitted diseases clinic. Arthritis Rheum 39:1172-7.</w:t>
      </w:r>
    </w:p>
    <w:p w14:paraId="03B75A29" w14:textId="77777777" w:rsidR="001F4D06" w:rsidRPr="001F4D06" w:rsidRDefault="001F4D06" w:rsidP="00510F04">
      <w:pPr>
        <w:pStyle w:val="EndNoteBibliography"/>
        <w:tabs>
          <w:tab w:val="left" w:pos="426"/>
        </w:tabs>
        <w:spacing w:after="0"/>
        <w:ind w:left="426" w:hanging="426"/>
      </w:pPr>
      <w:r w:rsidRPr="001F4D06">
        <w:t>31.</w:t>
      </w:r>
      <w:r w:rsidRPr="001F4D06">
        <w:tab/>
        <w:t>Carter JD, Rehman A, Guthrie JP, Gerard HC, Stanich J, Hudson AP (2013) Attack rate of Chlamydia-induced reactive arthritis and effect of the CCR5-Delta-32 mutation: a prospective analysis. J Rheumatol 40:1578-82.</w:t>
      </w:r>
    </w:p>
    <w:p w14:paraId="098E39C2" w14:textId="77777777" w:rsidR="001F4D06" w:rsidRPr="001F4D06" w:rsidRDefault="001F4D06" w:rsidP="00510F04">
      <w:pPr>
        <w:pStyle w:val="EndNoteBibliography"/>
        <w:tabs>
          <w:tab w:val="left" w:pos="426"/>
        </w:tabs>
        <w:spacing w:after="0"/>
        <w:ind w:left="426" w:hanging="426"/>
      </w:pPr>
      <w:r w:rsidRPr="001F4D06">
        <w:t>32.</w:t>
      </w:r>
      <w:r w:rsidRPr="001F4D06">
        <w:tab/>
        <w:t>Thomson G, Thomson B, Inman R (1993) Validation of a screening questionnaire for epidemic reactive arthritis (QUEST-2). Arthritis Rheum 36:S.</w:t>
      </w:r>
    </w:p>
    <w:p w14:paraId="4F3827E2" w14:textId="77777777" w:rsidR="001F4D06" w:rsidRPr="001F4D06" w:rsidRDefault="001F4D06" w:rsidP="00510F04">
      <w:pPr>
        <w:pStyle w:val="EndNoteBibliography"/>
        <w:tabs>
          <w:tab w:val="left" w:pos="426"/>
        </w:tabs>
        <w:spacing w:after="0"/>
        <w:ind w:left="426" w:hanging="426"/>
      </w:pPr>
      <w:r w:rsidRPr="001F4D06">
        <w:t>33.</w:t>
      </w:r>
      <w:r w:rsidRPr="001F4D06">
        <w:tab/>
        <w:t>Dougados M, van der Linden S, Juhlin R, et al. (1991) The European Spondylarthropathy Study Group preliminary criteria for the classification of spondylarthropathy. Arthritis Rheum 34:1218-27.</w:t>
      </w:r>
    </w:p>
    <w:p w14:paraId="29F5F794" w14:textId="77777777" w:rsidR="001F4D06" w:rsidRPr="001F4D06" w:rsidRDefault="001F4D06" w:rsidP="00510F04">
      <w:pPr>
        <w:pStyle w:val="EndNoteBibliography"/>
        <w:tabs>
          <w:tab w:val="left" w:pos="426"/>
        </w:tabs>
        <w:spacing w:after="0"/>
        <w:ind w:left="426" w:hanging="426"/>
      </w:pPr>
      <w:r w:rsidRPr="001F4D06">
        <w:t>34.</w:t>
      </w:r>
      <w:r w:rsidRPr="001F4D06">
        <w:tab/>
        <w:t>Adams EJ, Charlett A, Edmunds WJ, Hughes G (2004) Chlamydia trachomatis in the United Kingdom: a systematic review and analysis of prevalence studies. Sex Transm Infect 80:354-62.</w:t>
      </w:r>
    </w:p>
    <w:p w14:paraId="61FD2A7E" w14:textId="77777777" w:rsidR="001F4D06" w:rsidRPr="001F4D06" w:rsidRDefault="001F4D06" w:rsidP="00510F04">
      <w:pPr>
        <w:pStyle w:val="EndNoteBibliography"/>
        <w:tabs>
          <w:tab w:val="left" w:pos="426"/>
        </w:tabs>
        <w:spacing w:after="0"/>
        <w:ind w:left="426" w:hanging="426"/>
      </w:pPr>
      <w:r w:rsidRPr="001F4D06">
        <w:t>35.</w:t>
      </w:r>
      <w:r w:rsidRPr="001F4D06">
        <w:tab/>
        <w:t>World Health Organisation. Global incidence and prevalence of selected curable sexually transmitted infections 2008. WHO 2012.</w:t>
      </w:r>
    </w:p>
    <w:p w14:paraId="5AB0B0A2" w14:textId="77777777" w:rsidR="001F4D06" w:rsidRPr="001F4D06" w:rsidRDefault="001F4D06" w:rsidP="00510F04">
      <w:pPr>
        <w:pStyle w:val="EndNoteBibliography"/>
        <w:tabs>
          <w:tab w:val="left" w:pos="426"/>
        </w:tabs>
        <w:spacing w:after="0"/>
        <w:ind w:left="426" w:hanging="426"/>
      </w:pPr>
      <w:r w:rsidRPr="001F4D06">
        <w:t>36.</w:t>
      </w:r>
      <w:r w:rsidRPr="001F4D06">
        <w:tab/>
        <w:t>Heymann DL, editor. Control of communicable diseases manual. 19th ed. Washington, DC: American Public Health Association; 2008. .</w:t>
      </w:r>
    </w:p>
    <w:p w14:paraId="1CFF9395" w14:textId="77777777" w:rsidR="001F4D06" w:rsidRPr="001F4D06" w:rsidRDefault="001F4D06" w:rsidP="00510F04">
      <w:pPr>
        <w:pStyle w:val="EndNoteBibliography"/>
        <w:tabs>
          <w:tab w:val="left" w:pos="426"/>
        </w:tabs>
        <w:spacing w:after="0"/>
        <w:ind w:left="426" w:hanging="426"/>
      </w:pPr>
      <w:r w:rsidRPr="001F4D06">
        <w:t>37.</w:t>
      </w:r>
      <w:r w:rsidRPr="001F4D06">
        <w:tab/>
        <w:t>Pease E, Pease B, Pease C (2013) Do rheumatologists think about sex? Reumatol Clin 9:255.</w:t>
      </w:r>
    </w:p>
    <w:p w14:paraId="4F5D50D6" w14:textId="77777777" w:rsidR="001F4D06" w:rsidRPr="001F4D06" w:rsidRDefault="001F4D06" w:rsidP="00510F04">
      <w:pPr>
        <w:pStyle w:val="EndNoteBibliography"/>
        <w:tabs>
          <w:tab w:val="left" w:pos="426"/>
        </w:tabs>
        <w:spacing w:after="0"/>
        <w:ind w:left="426" w:hanging="426"/>
      </w:pPr>
      <w:r w:rsidRPr="001F4D06">
        <w:t>38.</w:t>
      </w:r>
      <w:r w:rsidRPr="001F4D06">
        <w:tab/>
        <w:t>Collantes E, Zarco P, Munoz E, et al. (2007) Disease pattern of spondyloarthropathies in Spain: description of the first national registry (REGISPONSER) extended report. Rheumatology 46:1309-15.</w:t>
      </w:r>
    </w:p>
    <w:p w14:paraId="722BA875" w14:textId="77777777" w:rsidR="001F4D06" w:rsidRPr="001F4D06" w:rsidRDefault="001F4D06" w:rsidP="00510F04">
      <w:pPr>
        <w:pStyle w:val="EndNoteBibliography"/>
        <w:tabs>
          <w:tab w:val="left" w:pos="426"/>
        </w:tabs>
        <w:spacing w:after="0"/>
        <w:ind w:left="426" w:hanging="426"/>
      </w:pPr>
      <w:r w:rsidRPr="001F4D06">
        <w:t>39.</w:t>
      </w:r>
      <w:r w:rsidRPr="001F4D06">
        <w:tab/>
        <w:t>von Elm E, Altman DG, Egger M, Pocock SJ, Gotzsche PC, Vandenbroucke JP (2008) The Strengthening the Reporting of Observational Studies in Epidemiology (STROBE) statement: guidelines for reporting observational studies. J Clin Epidemiol 61:344-9.</w:t>
      </w:r>
    </w:p>
    <w:p w14:paraId="6AB683A4" w14:textId="77777777" w:rsidR="001F4D06" w:rsidRPr="001F4D06" w:rsidRDefault="001F4D06" w:rsidP="00510F04">
      <w:pPr>
        <w:pStyle w:val="EndNoteBibliography"/>
        <w:tabs>
          <w:tab w:val="left" w:pos="426"/>
        </w:tabs>
        <w:spacing w:after="0"/>
        <w:ind w:left="426" w:hanging="426"/>
      </w:pPr>
      <w:r w:rsidRPr="001F4D06">
        <w:t>40.</w:t>
      </w:r>
      <w:r w:rsidRPr="001F4D06">
        <w:tab/>
        <w:t>Aggarwal R, Ringold S, Khanna D, et al. (2015) Distinctions between diagnostic and classification criteria? Arthritis Care Res (Hoboken) 67:891-7.</w:t>
      </w:r>
    </w:p>
    <w:p w14:paraId="3264967C" w14:textId="77777777" w:rsidR="001F4D06" w:rsidRPr="001F4D06" w:rsidRDefault="001F4D06" w:rsidP="00510F04">
      <w:pPr>
        <w:pStyle w:val="EndNoteBibliography"/>
        <w:tabs>
          <w:tab w:val="left" w:pos="426"/>
        </w:tabs>
        <w:spacing w:after="0"/>
        <w:ind w:left="426" w:hanging="426"/>
      </w:pPr>
      <w:r w:rsidRPr="001F4D06">
        <w:t>41.</w:t>
      </w:r>
      <w:r w:rsidRPr="001F4D06">
        <w:tab/>
        <w:t>Amor B, Dougados M, Mijiyawa M (1990) Criteria of the classification of spondylarthropathies. Rev Rhum Mal Osteoartic 57:85-9.</w:t>
      </w:r>
    </w:p>
    <w:p w14:paraId="1CB41A05" w14:textId="77777777" w:rsidR="001F4D06" w:rsidRPr="001F4D06" w:rsidRDefault="001F4D06" w:rsidP="00510F04">
      <w:pPr>
        <w:pStyle w:val="EndNoteBibliography"/>
        <w:tabs>
          <w:tab w:val="left" w:pos="426"/>
        </w:tabs>
        <w:spacing w:after="0"/>
        <w:ind w:left="426" w:hanging="426"/>
      </w:pPr>
      <w:r w:rsidRPr="001F4D06">
        <w:lastRenderedPageBreak/>
        <w:t>42.</w:t>
      </w:r>
      <w:r w:rsidRPr="001F4D06">
        <w:tab/>
        <w:t>Rudwaleit M, van der Heijde D, Landewe R, et al. (2011) The Assessment of SpondyloArthritis International Society classification criteria for peripheral spondyloarthritis and for spondyloarthritis in general. Ann Rheum Dis 70:25-31.</w:t>
      </w:r>
    </w:p>
    <w:p w14:paraId="1D350655" w14:textId="77777777" w:rsidR="001F4D06" w:rsidRPr="001F4D06" w:rsidRDefault="001F4D06" w:rsidP="00510F04">
      <w:pPr>
        <w:pStyle w:val="EndNoteBibliography"/>
        <w:tabs>
          <w:tab w:val="left" w:pos="426"/>
        </w:tabs>
        <w:spacing w:after="0"/>
        <w:ind w:left="426" w:hanging="426"/>
      </w:pPr>
      <w:r w:rsidRPr="001F4D06">
        <w:t>43.</w:t>
      </w:r>
      <w:r w:rsidRPr="001F4D06">
        <w:tab/>
        <w:t>Zeidler H, Amor B (2011) The Assessment in Spondyloarthritis International Society (ASAS) classification criteria for peripheral spondyloarthritis and for spondyloarthritis in general: the spondyloarthritis concept in progress. Ann Rheum Dis 70:1-3.</w:t>
      </w:r>
    </w:p>
    <w:p w14:paraId="4B8B9240" w14:textId="77777777" w:rsidR="001F4D06" w:rsidRPr="001F4D06" w:rsidRDefault="001F4D06" w:rsidP="00510F04">
      <w:pPr>
        <w:pStyle w:val="EndNoteBibliography"/>
        <w:tabs>
          <w:tab w:val="left" w:pos="426"/>
        </w:tabs>
        <w:spacing w:after="0"/>
        <w:ind w:left="426" w:hanging="426"/>
      </w:pPr>
      <w:r w:rsidRPr="001F4D06">
        <w:t>44.</w:t>
      </w:r>
      <w:r w:rsidRPr="001F4D06">
        <w:tab/>
        <w:t>Zeidler H, Hudson AP (2016) Causality of Chlamydiae in Arthritis and Spondyloarthritis: a Plea for Increased Translational Research. Curr Rheumatol Rep 18:9.</w:t>
      </w:r>
    </w:p>
    <w:p w14:paraId="6653867C" w14:textId="77777777" w:rsidR="001F4D06" w:rsidRPr="001F4D06" w:rsidRDefault="001F4D06" w:rsidP="00510F04">
      <w:pPr>
        <w:pStyle w:val="EndNoteBibliography"/>
        <w:tabs>
          <w:tab w:val="left" w:pos="426"/>
        </w:tabs>
        <w:ind w:left="426" w:hanging="426"/>
      </w:pPr>
      <w:r w:rsidRPr="001F4D06">
        <w:t>45.</w:t>
      </w:r>
      <w:r w:rsidRPr="001F4D06">
        <w:tab/>
        <w:t>Townes JM, Deodhar AA, Laine ES, et al. (2008) Reactive arthritis following culture-confirmed infections with bacterial enteric pathogens in Minnesota and Oregon: a population-based study. Ann Rheum Dis 67:1689-96.</w:t>
      </w:r>
    </w:p>
    <w:p w14:paraId="699F52D9" w14:textId="343B3FE7" w:rsidR="0007292A" w:rsidRPr="00C64B16" w:rsidRDefault="00C51F35" w:rsidP="00510F04">
      <w:pPr>
        <w:tabs>
          <w:tab w:val="left" w:pos="426"/>
        </w:tabs>
        <w:ind w:left="426" w:hanging="426"/>
      </w:pPr>
      <w:r>
        <w:fldChar w:fldCharType="end"/>
      </w:r>
    </w:p>
    <w:sectPr w:rsidR="0007292A" w:rsidRPr="00C64B16" w:rsidSect="006A4E4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8810B" w14:textId="77777777" w:rsidR="00AF0D45" w:rsidRDefault="00AF0D45" w:rsidP="00EA1E2E">
      <w:pPr>
        <w:spacing w:after="0" w:line="240" w:lineRule="auto"/>
      </w:pPr>
      <w:r>
        <w:separator/>
      </w:r>
    </w:p>
  </w:endnote>
  <w:endnote w:type="continuationSeparator" w:id="0">
    <w:p w14:paraId="7DD3BD7E" w14:textId="77777777" w:rsidR="00AF0D45" w:rsidRDefault="00AF0D45" w:rsidP="00EA1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9894863"/>
      <w:docPartObj>
        <w:docPartGallery w:val="Page Numbers (Bottom of Page)"/>
        <w:docPartUnique/>
      </w:docPartObj>
    </w:sdtPr>
    <w:sdtEndPr>
      <w:rPr>
        <w:noProof/>
      </w:rPr>
    </w:sdtEndPr>
    <w:sdtContent>
      <w:p w14:paraId="383E697B" w14:textId="2A386772" w:rsidR="00EC6BE1" w:rsidRDefault="00EC6BE1">
        <w:pPr>
          <w:pStyle w:val="Footer"/>
          <w:jc w:val="right"/>
        </w:pPr>
        <w:r>
          <w:fldChar w:fldCharType="begin"/>
        </w:r>
        <w:r>
          <w:instrText xml:space="preserve"> PAGE   \* MERGEFORMAT </w:instrText>
        </w:r>
        <w:r>
          <w:fldChar w:fldCharType="separate"/>
        </w:r>
        <w:r w:rsidR="000009CE">
          <w:rPr>
            <w:noProof/>
          </w:rPr>
          <w:t>1</w:t>
        </w:r>
        <w:r>
          <w:rPr>
            <w:noProof/>
          </w:rPr>
          <w:fldChar w:fldCharType="end"/>
        </w:r>
      </w:p>
    </w:sdtContent>
  </w:sdt>
  <w:p w14:paraId="47091E6D" w14:textId="77777777" w:rsidR="00EC6BE1" w:rsidRDefault="00EC6B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EECE72" w14:textId="77777777" w:rsidR="00AF0D45" w:rsidRDefault="00AF0D45" w:rsidP="00EA1E2E">
      <w:pPr>
        <w:spacing w:after="0" w:line="240" w:lineRule="auto"/>
      </w:pPr>
      <w:r>
        <w:separator/>
      </w:r>
    </w:p>
  </w:footnote>
  <w:footnote w:type="continuationSeparator" w:id="0">
    <w:p w14:paraId="0995AE50" w14:textId="77777777" w:rsidR="00AF0D45" w:rsidRDefault="00AF0D45" w:rsidP="00EA1E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B0713"/>
    <w:multiLevelType w:val="hybridMultilevel"/>
    <w:tmpl w:val="05587358"/>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200464EA"/>
    <w:multiLevelType w:val="hybridMultilevel"/>
    <w:tmpl w:val="052A70D4"/>
    <w:lvl w:ilvl="0" w:tplc="EE8AA770">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36441417"/>
    <w:multiLevelType w:val="hybridMultilevel"/>
    <w:tmpl w:val="80442344"/>
    <w:lvl w:ilvl="0" w:tplc="1A8E0426">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4B49782E"/>
    <w:multiLevelType w:val="hybridMultilevel"/>
    <w:tmpl w:val="7AA807B4"/>
    <w:lvl w:ilvl="0" w:tplc="06DA1C72">
      <w:start w:val="1"/>
      <w:numFmt w:val="decimal"/>
      <w:pStyle w:val="Heading2"/>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525C4F7B"/>
    <w:multiLevelType w:val="hybridMultilevel"/>
    <w:tmpl w:val="389E6B06"/>
    <w:lvl w:ilvl="0" w:tplc="689C94C0">
      <w:start w:val="21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A167EDE"/>
    <w:multiLevelType w:val="hybridMultilevel"/>
    <w:tmpl w:val="CDCC804A"/>
    <w:lvl w:ilvl="0" w:tplc="9CF872F0">
      <w:start w:val="4"/>
      <w:numFmt w:val="bullet"/>
      <w:lvlText w:val="-"/>
      <w:lvlJc w:val="left"/>
      <w:pPr>
        <w:ind w:left="1069" w:hanging="360"/>
      </w:pPr>
      <w:rPr>
        <w:rFonts w:ascii="Calibri" w:eastAsia="Calibri" w:hAnsi="Calibri" w:cs="Calibri" w:hint="default"/>
      </w:rPr>
    </w:lvl>
    <w:lvl w:ilvl="1" w:tplc="14090003">
      <w:start w:val="1"/>
      <w:numFmt w:val="bullet"/>
      <w:lvlText w:val="o"/>
      <w:lvlJc w:val="left"/>
      <w:pPr>
        <w:ind w:left="1789" w:hanging="360"/>
      </w:pPr>
      <w:rPr>
        <w:rFonts w:ascii="Courier New" w:hAnsi="Courier New" w:cs="Courier New" w:hint="default"/>
      </w:rPr>
    </w:lvl>
    <w:lvl w:ilvl="2" w:tplc="14090005">
      <w:start w:val="1"/>
      <w:numFmt w:val="bullet"/>
      <w:lvlText w:val=""/>
      <w:lvlJc w:val="left"/>
      <w:pPr>
        <w:ind w:left="2509" w:hanging="360"/>
      </w:pPr>
      <w:rPr>
        <w:rFonts w:ascii="Wingdings" w:hAnsi="Wingdings" w:hint="default"/>
      </w:rPr>
    </w:lvl>
    <w:lvl w:ilvl="3" w:tplc="14090001">
      <w:start w:val="1"/>
      <w:numFmt w:val="bullet"/>
      <w:lvlText w:val=""/>
      <w:lvlJc w:val="left"/>
      <w:pPr>
        <w:ind w:left="3229" w:hanging="360"/>
      </w:pPr>
      <w:rPr>
        <w:rFonts w:ascii="Symbol" w:hAnsi="Symbol" w:hint="default"/>
      </w:rPr>
    </w:lvl>
    <w:lvl w:ilvl="4" w:tplc="14090003">
      <w:start w:val="1"/>
      <w:numFmt w:val="bullet"/>
      <w:lvlText w:val="o"/>
      <w:lvlJc w:val="left"/>
      <w:pPr>
        <w:ind w:left="3949" w:hanging="360"/>
      </w:pPr>
      <w:rPr>
        <w:rFonts w:ascii="Courier New" w:hAnsi="Courier New" w:cs="Courier New" w:hint="default"/>
      </w:rPr>
    </w:lvl>
    <w:lvl w:ilvl="5" w:tplc="14090005">
      <w:start w:val="1"/>
      <w:numFmt w:val="bullet"/>
      <w:lvlText w:val=""/>
      <w:lvlJc w:val="left"/>
      <w:pPr>
        <w:ind w:left="4669" w:hanging="360"/>
      </w:pPr>
      <w:rPr>
        <w:rFonts w:ascii="Wingdings" w:hAnsi="Wingdings" w:hint="default"/>
      </w:rPr>
    </w:lvl>
    <w:lvl w:ilvl="6" w:tplc="14090001">
      <w:start w:val="1"/>
      <w:numFmt w:val="bullet"/>
      <w:lvlText w:val=""/>
      <w:lvlJc w:val="left"/>
      <w:pPr>
        <w:ind w:left="5389" w:hanging="360"/>
      </w:pPr>
      <w:rPr>
        <w:rFonts w:ascii="Symbol" w:hAnsi="Symbol" w:hint="default"/>
      </w:rPr>
    </w:lvl>
    <w:lvl w:ilvl="7" w:tplc="14090003">
      <w:start w:val="1"/>
      <w:numFmt w:val="bullet"/>
      <w:lvlText w:val="o"/>
      <w:lvlJc w:val="left"/>
      <w:pPr>
        <w:ind w:left="6109" w:hanging="360"/>
      </w:pPr>
      <w:rPr>
        <w:rFonts w:ascii="Courier New" w:hAnsi="Courier New" w:cs="Courier New" w:hint="default"/>
      </w:rPr>
    </w:lvl>
    <w:lvl w:ilvl="8" w:tplc="14090005">
      <w:start w:val="1"/>
      <w:numFmt w:val="bullet"/>
      <w:lvlText w:val=""/>
      <w:lvlJc w:val="left"/>
      <w:pPr>
        <w:ind w:left="6829"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tt0apcfsarre20do5pveetx5p02tzapze&quot;&gt;Hayley Endnote copy 09.05.16&lt;record-ids&gt;&lt;item&gt;469&lt;/item&gt;&lt;item&gt;480&lt;/item&gt;&lt;item&gt;481&lt;/item&gt;&lt;item&gt;490&lt;/item&gt;&lt;item&gt;493&lt;/item&gt;&lt;item&gt;667&lt;/item&gt;&lt;item&gt;708&lt;/item&gt;&lt;item&gt;895&lt;/item&gt;&lt;item&gt;960&lt;/item&gt;&lt;item&gt;1231&lt;/item&gt;&lt;item&gt;2940&lt;/item&gt;&lt;item&gt;3337&lt;/item&gt;&lt;item&gt;4075&lt;/item&gt;&lt;item&gt;5190&lt;/item&gt;&lt;item&gt;6541&lt;/item&gt;&lt;item&gt;6746&lt;/item&gt;&lt;item&gt;6969&lt;/item&gt;&lt;item&gt;7485&lt;/item&gt;&lt;item&gt;8073&lt;/item&gt;&lt;item&gt;8291&lt;/item&gt;&lt;item&gt;9271&lt;/item&gt;&lt;item&gt;9457&lt;/item&gt;&lt;item&gt;9969&lt;/item&gt;&lt;item&gt;13818&lt;/item&gt;&lt;item&gt;14821&lt;/item&gt;&lt;item&gt;14826&lt;/item&gt;&lt;item&gt;14900&lt;/item&gt;&lt;item&gt;14942&lt;/item&gt;&lt;item&gt;14943&lt;/item&gt;&lt;item&gt;14944&lt;/item&gt;&lt;item&gt;14945&lt;/item&gt;&lt;item&gt;14946&lt;/item&gt;&lt;item&gt;14947&lt;/item&gt;&lt;item&gt;14949&lt;/item&gt;&lt;item&gt;14950&lt;/item&gt;&lt;item&gt;14951&lt;/item&gt;&lt;item&gt;14952&lt;/item&gt;&lt;item&gt;14953&lt;/item&gt;&lt;item&gt;14954&lt;/item&gt;&lt;item&gt;14955&lt;/item&gt;&lt;item&gt;14956&lt;/item&gt;&lt;item&gt;69348&lt;/item&gt;&lt;item&gt;69349&lt;/item&gt;&lt;item&gt;69350&lt;/item&gt;&lt;item&gt;69351&lt;/item&gt;&lt;/record-ids&gt;&lt;/item&gt;&lt;/Libraries&gt;"/>
  </w:docVars>
  <w:rsids>
    <w:rsidRoot w:val="009A5FB8"/>
    <w:rsid w:val="000009CE"/>
    <w:rsid w:val="00001415"/>
    <w:rsid w:val="00023C2D"/>
    <w:rsid w:val="00037296"/>
    <w:rsid w:val="00042EF9"/>
    <w:rsid w:val="00045EBF"/>
    <w:rsid w:val="00051131"/>
    <w:rsid w:val="0005356F"/>
    <w:rsid w:val="00057DC3"/>
    <w:rsid w:val="0006036C"/>
    <w:rsid w:val="0006043A"/>
    <w:rsid w:val="0006108B"/>
    <w:rsid w:val="0006772C"/>
    <w:rsid w:val="00067B94"/>
    <w:rsid w:val="00072750"/>
    <w:rsid w:val="0007292A"/>
    <w:rsid w:val="000748F4"/>
    <w:rsid w:val="00075EE0"/>
    <w:rsid w:val="000829E4"/>
    <w:rsid w:val="00082E51"/>
    <w:rsid w:val="00086396"/>
    <w:rsid w:val="00096A61"/>
    <w:rsid w:val="000A286E"/>
    <w:rsid w:val="000A3991"/>
    <w:rsid w:val="000B155B"/>
    <w:rsid w:val="000B4C9E"/>
    <w:rsid w:val="000C6CC6"/>
    <w:rsid w:val="000C7BC7"/>
    <w:rsid w:val="000D36A5"/>
    <w:rsid w:val="000D4B77"/>
    <w:rsid w:val="000D513D"/>
    <w:rsid w:val="000D5A7D"/>
    <w:rsid w:val="000E5AAD"/>
    <w:rsid w:val="000F1E77"/>
    <w:rsid w:val="000F41C9"/>
    <w:rsid w:val="000F6EF0"/>
    <w:rsid w:val="000F7739"/>
    <w:rsid w:val="001035EE"/>
    <w:rsid w:val="0010378B"/>
    <w:rsid w:val="00114591"/>
    <w:rsid w:val="00115918"/>
    <w:rsid w:val="00117699"/>
    <w:rsid w:val="00131ABD"/>
    <w:rsid w:val="00140A9D"/>
    <w:rsid w:val="00141493"/>
    <w:rsid w:val="00155CFF"/>
    <w:rsid w:val="00156500"/>
    <w:rsid w:val="0016006A"/>
    <w:rsid w:val="00165D26"/>
    <w:rsid w:val="00165FB9"/>
    <w:rsid w:val="00170541"/>
    <w:rsid w:val="00171D97"/>
    <w:rsid w:val="0017250F"/>
    <w:rsid w:val="00173EBE"/>
    <w:rsid w:val="0018069B"/>
    <w:rsid w:val="0018373C"/>
    <w:rsid w:val="001909F9"/>
    <w:rsid w:val="00192F33"/>
    <w:rsid w:val="001A6DBB"/>
    <w:rsid w:val="001C6705"/>
    <w:rsid w:val="001D1D9B"/>
    <w:rsid w:val="001D7468"/>
    <w:rsid w:val="001E39B5"/>
    <w:rsid w:val="001E4F84"/>
    <w:rsid w:val="001E605E"/>
    <w:rsid w:val="001E6C37"/>
    <w:rsid w:val="001F1D30"/>
    <w:rsid w:val="001F3669"/>
    <w:rsid w:val="001F4D06"/>
    <w:rsid w:val="001F5BC2"/>
    <w:rsid w:val="001F602E"/>
    <w:rsid w:val="00204FB4"/>
    <w:rsid w:val="002125D1"/>
    <w:rsid w:val="00214A12"/>
    <w:rsid w:val="0021798D"/>
    <w:rsid w:val="00221201"/>
    <w:rsid w:val="002238EC"/>
    <w:rsid w:val="00241F0D"/>
    <w:rsid w:val="00245F9E"/>
    <w:rsid w:val="00261981"/>
    <w:rsid w:val="002633D1"/>
    <w:rsid w:val="00265410"/>
    <w:rsid w:val="00271BDD"/>
    <w:rsid w:val="002770A7"/>
    <w:rsid w:val="00277196"/>
    <w:rsid w:val="00281FB5"/>
    <w:rsid w:val="0028312F"/>
    <w:rsid w:val="0029195C"/>
    <w:rsid w:val="00293385"/>
    <w:rsid w:val="0029375F"/>
    <w:rsid w:val="00295D2C"/>
    <w:rsid w:val="002A0A1E"/>
    <w:rsid w:val="002A3D02"/>
    <w:rsid w:val="002A6CB3"/>
    <w:rsid w:val="002B1460"/>
    <w:rsid w:val="002B76A5"/>
    <w:rsid w:val="002C6F97"/>
    <w:rsid w:val="002D1189"/>
    <w:rsid w:val="002D288A"/>
    <w:rsid w:val="002D7B85"/>
    <w:rsid w:val="002E41C2"/>
    <w:rsid w:val="002F5C17"/>
    <w:rsid w:val="0030332D"/>
    <w:rsid w:val="0030492C"/>
    <w:rsid w:val="00307E66"/>
    <w:rsid w:val="0032280E"/>
    <w:rsid w:val="00331C04"/>
    <w:rsid w:val="003334D4"/>
    <w:rsid w:val="003378A8"/>
    <w:rsid w:val="003447C5"/>
    <w:rsid w:val="00347EC4"/>
    <w:rsid w:val="00361FAA"/>
    <w:rsid w:val="00362C49"/>
    <w:rsid w:val="0037242A"/>
    <w:rsid w:val="00381BC6"/>
    <w:rsid w:val="0038497B"/>
    <w:rsid w:val="00385505"/>
    <w:rsid w:val="003903E2"/>
    <w:rsid w:val="00391458"/>
    <w:rsid w:val="003A777A"/>
    <w:rsid w:val="003B5899"/>
    <w:rsid w:val="003C3093"/>
    <w:rsid w:val="003C3AEB"/>
    <w:rsid w:val="003D68FE"/>
    <w:rsid w:val="003E0142"/>
    <w:rsid w:val="003E3490"/>
    <w:rsid w:val="003E3A7D"/>
    <w:rsid w:val="003F0882"/>
    <w:rsid w:val="003F2E26"/>
    <w:rsid w:val="003F3F25"/>
    <w:rsid w:val="00403530"/>
    <w:rsid w:val="00404AD4"/>
    <w:rsid w:val="0040507D"/>
    <w:rsid w:val="00410BC5"/>
    <w:rsid w:val="00411BDF"/>
    <w:rsid w:val="00421604"/>
    <w:rsid w:val="00422588"/>
    <w:rsid w:val="0042587A"/>
    <w:rsid w:val="0043609D"/>
    <w:rsid w:val="0043734C"/>
    <w:rsid w:val="00437B60"/>
    <w:rsid w:val="00437DF9"/>
    <w:rsid w:val="00442688"/>
    <w:rsid w:val="00445148"/>
    <w:rsid w:val="00447C82"/>
    <w:rsid w:val="0045208D"/>
    <w:rsid w:val="00453F7E"/>
    <w:rsid w:val="004615DD"/>
    <w:rsid w:val="00462DD1"/>
    <w:rsid w:val="0047209C"/>
    <w:rsid w:val="0047361F"/>
    <w:rsid w:val="00473FAD"/>
    <w:rsid w:val="00476BBB"/>
    <w:rsid w:val="0048069E"/>
    <w:rsid w:val="00481DA6"/>
    <w:rsid w:val="00490C7A"/>
    <w:rsid w:val="004928FD"/>
    <w:rsid w:val="00494387"/>
    <w:rsid w:val="00494AE1"/>
    <w:rsid w:val="004A79C0"/>
    <w:rsid w:val="004B5C39"/>
    <w:rsid w:val="004B6184"/>
    <w:rsid w:val="004B7A21"/>
    <w:rsid w:val="004C36A2"/>
    <w:rsid w:val="004C78FF"/>
    <w:rsid w:val="004C7F2F"/>
    <w:rsid w:val="004E62D2"/>
    <w:rsid w:val="004F1ABC"/>
    <w:rsid w:val="004F21A4"/>
    <w:rsid w:val="0050141F"/>
    <w:rsid w:val="00502EC0"/>
    <w:rsid w:val="00503EF6"/>
    <w:rsid w:val="00505CD9"/>
    <w:rsid w:val="00510F04"/>
    <w:rsid w:val="0052023D"/>
    <w:rsid w:val="00533BCE"/>
    <w:rsid w:val="00534D87"/>
    <w:rsid w:val="00542A06"/>
    <w:rsid w:val="005521EC"/>
    <w:rsid w:val="005563C5"/>
    <w:rsid w:val="0057047F"/>
    <w:rsid w:val="0057776C"/>
    <w:rsid w:val="005822EF"/>
    <w:rsid w:val="00585055"/>
    <w:rsid w:val="005955A9"/>
    <w:rsid w:val="005A027E"/>
    <w:rsid w:val="005A2BFC"/>
    <w:rsid w:val="005A412C"/>
    <w:rsid w:val="005B0DAA"/>
    <w:rsid w:val="005B1DB4"/>
    <w:rsid w:val="005B5F97"/>
    <w:rsid w:val="005C08A1"/>
    <w:rsid w:val="005C5CBA"/>
    <w:rsid w:val="005D2A28"/>
    <w:rsid w:val="005D2E3C"/>
    <w:rsid w:val="005D4DFB"/>
    <w:rsid w:val="005D6F3A"/>
    <w:rsid w:val="005E2608"/>
    <w:rsid w:val="005E29AC"/>
    <w:rsid w:val="005F21B9"/>
    <w:rsid w:val="005F3432"/>
    <w:rsid w:val="005F6FF9"/>
    <w:rsid w:val="006002D2"/>
    <w:rsid w:val="00605DA2"/>
    <w:rsid w:val="00610B77"/>
    <w:rsid w:val="006249DF"/>
    <w:rsid w:val="006333C6"/>
    <w:rsid w:val="006337F5"/>
    <w:rsid w:val="00635B9C"/>
    <w:rsid w:val="00640BB3"/>
    <w:rsid w:val="00644032"/>
    <w:rsid w:val="0065034F"/>
    <w:rsid w:val="006503F5"/>
    <w:rsid w:val="00650B4A"/>
    <w:rsid w:val="006517CD"/>
    <w:rsid w:val="00652872"/>
    <w:rsid w:val="0066181E"/>
    <w:rsid w:val="006628F5"/>
    <w:rsid w:val="006674FF"/>
    <w:rsid w:val="00683DEF"/>
    <w:rsid w:val="0069233E"/>
    <w:rsid w:val="0069498C"/>
    <w:rsid w:val="006A4E4A"/>
    <w:rsid w:val="006A6D99"/>
    <w:rsid w:val="006B11D8"/>
    <w:rsid w:val="006B16BE"/>
    <w:rsid w:val="006B5331"/>
    <w:rsid w:val="006C075D"/>
    <w:rsid w:val="006C11CD"/>
    <w:rsid w:val="006C2235"/>
    <w:rsid w:val="006D4382"/>
    <w:rsid w:val="006D56E1"/>
    <w:rsid w:val="006E0E74"/>
    <w:rsid w:val="006E29A9"/>
    <w:rsid w:val="006F10FC"/>
    <w:rsid w:val="006F36EA"/>
    <w:rsid w:val="007047BC"/>
    <w:rsid w:val="00712533"/>
    <w:rsid w:val="00715F6B"/>
    <w:rsid w:val="00717C74"/>
    <w:rsid w:val="007317DB"/>
    <w:rsid w:val="00731FA4"/>
    <w:rsid w:val="00734D1F"/>
    <w:rsid w:val="00735084"/>
    <w:rsid w:val="00747561"/>
    <w:rsid w:val="00750780"/>
    <w:rsid w:val="007521A2"/>
    <w:rsid w:val="007544DF"/>
    <w:rsid w:val="007679C6"/>
    <w:rsid w:val="00771130"/>
    <w:rsid w:val="00771BE4"/>
    <w:rsid w:val="00782E7C"/>
    <w:rsid w:val="00782FCA"/>
    <w:rsid w:val="007A02D6"/>
    <w:rsid w:val="007A49A7"/>
    <w:rsid w:val="007A5EAA"/>
    <w:rsid w:val="007B4A2E"/>
    <w:rsid w:val="007B6434"/>
    <w:rsid w:val="007B6FBD"/>
    <w:rsid w:val="007B710B"/>
    <w:rsid w:val="007C567C"/>
    <w:rsid w:val="007D18FE"/>
    <w:rsid w:val="007D25FC"/>
    <w:rsid w:val="007F12BB"/>
    <w:rsid w:val="008003FE"/>
    <w:rsid w:val="008023FA"/>
    <w:rsid w:val="00803941"/>
    <w:rsid w:val="008107CD"/>
    <w:rsid w:val="008111F9"/>
    <w:rsid w:val="00811B0D"/>
    <w:rsid w:val="00825C78"/>
    <w:rsid w:val="00830F82"/>
    <w:rsid w:val="00842AE8"/>
    <w:rsid w:val="008441F8"/>
    <w:rsid w:val="008572F5"/>
    <w:rsid w:val="008601D5"/>
    <w:rsid w:val="00860377"/>
    <w:rsid w:val="00864261"/>
    <w:rsid w:val="00866EC1"/>
    <w:rsid w:val="00870D9E"/>
    <w:rsid w:val="008771BE"/>
    <w:rsid w:val="00880C37"/>
    <w:rsid w:val="00883463"/>
    <w:rsid w:val="008858F9"/>
    <w:rsid w:val="00891BA4"/>
    <w:rsid w:val="008933F3"/>
    <w:rsid w:val="00895E06"/>
    <w:rsid w:val="0089694B"/>
    <w:rsid w:val="00896F16"/>
    <w:rsid w:val="008A0A33"/>
    <w:rsid w:val="008A0FCE"/>
    <w:rsid w:val="008A2937"/>
    <w:rsid w:val="008A538E"/>
    <w:rsid w:val="008B0D80"/>
    <w:rsid w:val="008B1C4A"/>
    <w:rsid w:val="008B1E25"/>
    <w:rsid w:val="008C09F4"/>
    <w:rsid w:val="008C4DB5"/>
    <w:rsid w:val="008C6A75"/>
    <w:rsid w:val="008C6DCF"/>
    <w:rsid w:val="008D21BF"/>
    <w:rsid w:val="008D4A7B"/>
    <w:rsid w:val="008D6856"/>
    <w:rsid w:val="008D74FD"/>
    <w:rsid w:val="008E4487"/>
    <w:rsid w:val="008E7D0C"/>
    <w:rsid w:val="008F1A21"/>
    <w:rsid w:val="0091073C"/>
    <w:rsid w:val="00913B2F"/>
    <w:rsid w:val="00917263"/>
    <w:rsid w:val="00925C4A"/>
    <w:rsid w:val="0092724A"/>
    <w:rsid w:val="0093702B"/>
    <w:rsid w:val="0093756C"/>
    <w:rsid w:val="00941829"/>
    <w:rsid w:val="00944BBD"/>
    <w:rsid w:val="00951073"/>
    <w:rsid w:val="00953549"/>
    <w:rsid w:val="0096591E"/>
    <w:rsid w:val="00971B9D"/>
    <w:rsid w:val="0097533F"/>
    <w:rsid w:val="00976F29"/>
    <w:rsid w:val="0098065A"/>
    <w:rsid w:val="00984195"/>
    <w:rsid w:val="0098548E"/>
    <w:rsid w:val="00990F1F"/>
    <w:rsid w:val="00992AEC"/>
    <w:rsid w:val="009A1F32"/>
    <w:rsid w:val="009A46E8"/>
    <w:rsid w:val="009A4C1D"/>
    <w:rsid w:val="009A5FB8"/>
    <w:rsid w:val="009B6975"/>
    <w:rsid w:val="009B7761"/>
    <w:rsid w:val="009C0564"/>
    <w:rsid w:val="009C426D"/>
    <w:rsid w:val="009C789F"/>
    <w:rsid w:val="009D3143"/>
    <w:rsid w:val="009E17AE"/>
    <w:rsid w:val="009E1B03"/>
    <w:rsid w:val="009E43B8"/>
    <w:rsid w:val="009E741E"/>
    <w:rsid w:val="009F2EBF"/>
    <w:rsid w:val="009F63E9"/>
    <w:rsid w:val="00A07EC0"/>
    <w:rsid w:val="00A24ACC"/>
    <w:rsid w:val="00A27F7B"/>
    <w:rsid w:val="00A31A22"/>
    <w:rsid w:val="00A33C2C"/>
    <w:rsid w:val="00A45509"/>
    <w:rsid w:val="00A527CD"/>
    <w:rsid w:val="00A56691"/>
    <w:rsid w:val="00A666AB"/>
    <w:rsid w:val="00A82AA2"/>
    <w:rsid w:val="00A83ACB"/>
    <w:rsid w:val="00A861A3"/>
    <w:rsid w:val="00A93563"/>
    <w:rsid w:val="00AA0543"/>
    <w:rsid w:val="00AA0D66"/>
    <w:rsid w:val="00AA3E36"/>
    <w:rsid w:val="00AA6F02"/>
    <w:rsid w:val="00AB7449"/>
    <w:rsid w:val="00AC66D6"/>
    <w:rsid w:val="00AD44B6"/>
    <w:rsid w:val="00AD73E1"/>
    <w:rsid w:val="00AE1946"/>
    <w:rsid w:val="00AE75AA"/>
    <w:rsid w:val="00AF0D45"/>
    <w:rsid w:val="00B04983"/>
    <w:rsid w:val="00B1192D"/>
    <w:rsid w:val="00B12F04"/>
    <w:rsid w:val="00B16E09"/>
    <w:rsid w:val="00B33002"/>
    <w:rsid w:val="00B35875"/>
    <w:rsid w:val="00B35AC4"/>
    <w:rsid w:val="00B560B3"/>
    <w:rsid w:val="00B57FC9"/>
    <w:rsid w:val="00B61156"/>
    <w:rsid w:val="00B63657"/>
    <w:rsid w:val="00B82A0B"/>
    <w:rsid w:val="00B830B7"/>
    <w:rsid w:val="00B91E83"/>
    <w:rsid w:val="00B95574"/>
    <w:rsid w:val="00B9762F"/>
    <w:rsid w:val="00BB24AD"/>
    <w:rsid w:val="00BB2EB0"/>
    <w:rsid w:val="00BB5F2A"/>
    <w:rsid w:val="00BB6C59"/>
    <w:rsid w:val="00BB7B0B"/>
    <w:rsid w:val="00BC0441"/>
    <w:rsid w:val="00BC1F74"/>
    <w:rsid w:val="00BC2607"/>
    <w:rsid w:val="00BC451C"/>
    <w:rsid w:val="00BC4CE7"/>
    <w:rsid w:val="00BD11A5"/>
    <w:rsid w:val="00BD2B66"/>
    <w:rsid w:val="00BD76E2"/>
    <w:rsid w:val="00BE0718"/>
    <w:rsid w:val="00BE2856"/>
    <w:rsid w:val="00BE2A82"/>
    <w:rsid w:val="00BE3210"/>
    <w:rsid w:val="00BE32DA"/>
    <w:rsid w:val="00BE3360"/>
    <w:rsid w:val="00BF2978"/>
    <w:rsid w:val="00C03259"/>
    <w:rsid w:val="00C046E1"/>
    <w:rsid w:val="00C12A6D"/>
    <w:rsid w:val="00C13123"/>
    <w:rsid w:val="00C15954"/>
    <w:rsid w:val="00C17B2A"/>
    <w:rsid w:val="00C21316"/>
    <w:rsid w:val="00C21485"/>
    <w:rsid w:val="00C21B6C"/>
    <w:rsid w:val="00C22E2C"/>
    <w:rsid w:val="00C23133"/>
    <w:rsid w:val="00C23CFE"/>
    <w:rsid w:val="00C25EAC"/>
    <w:rsid w:val="00C264FB"/>
    <w:rsid w:val="00C34845"/>
    <w:rsid w:val="00C359E4"/>
    <w:rsid w:val="00C51F35"/>
    <w:rsid w:val="00C52297"/>
    <w:rsid w:val="00C5379F"/>
    <w:rsid w:val="00C5428C"/>
    <w:rsid w:val="00C60222"/>
    <w:rsid w:val="00C63438"/>
    <w:rsid w:val="00C64842"/>
    <w:rsid w:val="00C64B16"/>
    <w:rsid w:val="00C761C5"/>
    <w:rsid w:val="00C77C25"/>
    <w:rsid w:val="00C84917"/>
    <w:rsid w:val="00C867B7"/>
    <w:rsid w:val="00C96F2D"/>
    <w:rsid w:val="00CA2040"/>
    <w:rsid w:val="00CA7894"/>
    <w:rsid w:val="00CB2C47"/>
    <w:rsid w:val="00CB36B5"/>
    <w:rsid w:val="00CC246C"/>
    <w:rsid w:val="00CC3079"/>
    <w:rsid w:val="00CC4FA7"/>
    <w:rsid w:val="00CC706F"/>
    <w:rsid w:val="00CD56BE"/>
    <w:rsid w:val="00CD613E"/>
    <w:rsid w:val="00CE2EB0"/>
    <w:rsid w:val="00CE401A"/>
    <w:rsid w:val="00CE69DF"/>
    <w:rsid w:val="00CF0D4D"/>
    <w:rsid w:val="00CF14C5"/>
    <w:rsid w:val="00D03ACE"/>
    <w:rsid w:val="00D05A87"/>
    <w:rsid w:val="00D23C52"/>
    <w:rsid w:val="00D243C3"/>
    <w:rsid w:val="00D35C1B"/>
    <w:rsid w:val="00D40455"/>
    <w:rsid w:val="00D404E5"/>
    <w:rsid w:val="00D45C7C"/>
    <w:rsid w:val="00D45FE6"/>
    <w:rsid w:val="00D574F6"/>
    <w:rsid w:val="00D63058"/>
    <w:rsid w:val="00D72AC2"/>
    <w:rsid w:val="00D82C3E"/>
    <w:rsid w:val="00D90578"/>
    <w:rsid w:val="00D932CB"/>
    <w:rsid w:val="00D93D65"/>
    <w:rsid w:val="00D96889"/>
    <w:rsid w:val="00DA1E8A"/>
    <w:rsid w:val="00DA1FF6"/>
    <w:rsid w:val="00DB71AA"/>
    <w:rsid w:val="00DC481B"/>
    <w:rsid w:val="00DD620E"/>
    <w:rsid w:val="00DE2963"/>
    <w:rsid w:val="00DE3BE5"/>
    <w:rsid w:val="00DE4BCA"/>
    <w:rsid w:val="00DF08D4"/>
    <w:rsid w:val="00E0754B"/>
    <w:rsid w:val="00E16729"/>
    <w:rsid w:val="00E22E3A"/>
    <w:rsid w:val="00E27895"/>
    <w:rsid w:val="00E31930"/>
    <w:rsid w:val="00E356D4"/>
    <w:rsid w:val="00E424EA"/>
    <w:rsid w:val="00E4516C"/>
    <w:rsid w:val="00E478FB"/>
    <w:rsid w:val="00E50D31"/>
    <w:rsid w:val="00E52887"/>
    <w:rsid w:val="00E57C36"/>
    <w:rsid w:val="00E600AE"/>
    <w:rsid w:val="00E6514C"/>
    <w:rsid w:val="00E67636"/>
    <w:rsid w:val="00E7184A"/>
    <w:rsid w:val="00E72421"/>
    <w:rsid w:val="00E72AE3"/>
    <w:rsid w:val="00E72ED0"/>
    <w:rsid w:val="00E7680A"/>
    <w:rsid w:val="00E80069"/>
    <w:rsid w:val="00E83711"/>
    <w:rsid w:val="00E85957"/>
    <w:rsid w:val="00E8731F"/>
    <w:rsid w:val="00E956F4"/>
    <w:rsid w:val="00EA1E2E"/>
    <w:rsid w:val="00EA7FC4"/>
    <w:rsid w:val="00EB2B9A"/>
    <w:rsid w:val="00EB2D9B"/>
    <w:rsid w:val="00EC116C"/>
    <w:rsid w:val="00EC3D2D"/>
    <w:rsid w:val="00EC6BE1"/>
    <w:rsid w:val="00ED599F"/>
    <w:rsid w:val="00ED7470"/>
    <w:rsid w:val="00EE1B02"/>
    <w:rsid w:val="00EE2A5A"/>
    <w:rsid w:val="00EE3767"/>
    <w:rsid w:val="00EF3158"/>
    <w:rsid w:val="00EF501C"/>
    <w:rsid w:val="00EF52ED"/>
    <w:rsid w:val="00F108ED"/>
    <w:rsid w:val="00F14847"/>
    <w:rsid w:val="00F15CDA"/>
    <w:rsid w:val="00F203C8"/>
    <w:rsid w:val="00F22AE4"/>
    <w:rsid w:val="00F31725"/>
    <w:rsid w:val="00F3667D"/>
    <w:rsid w:val="00F440AD"/>
    <w:rsid w:val="00F4537E"/>
    <w:rsid w:val="00F50BEC"/>
    <w:rsid w:val="00F55E87"/>
    <w:rsid w:val="00F60BF0"/>
    <w:rsid w:val="00F629D9"/>
    <w:rsid w:val="00F649AC"/>
    <w:rsid w:val="00F6576D"/>
    <w:rsid w:val="00F71C5F"/>
    <w:rsid w:val="00F76B05"/>
    <w:rsid w:val="00F77F5F"/>
    <w:rsid w:val="00F855DA"/>
    <w:rsid w:val="00F86179"/>
    <w:rsid w:val="00F93A60"/>
    <w:rsid w:val="00F9419B"/>
    <w:rsid w:val="00FA006C"/>
    <w:rsid w:val="00FA659B"/>
    <w:rsid w:val="00FB1DE3"/>
    <w:rsid w:val="00FC70FD"/>
    <w:rsid w:val="00FD0922"/>
    <w:rsid w:val="00FD5C50"/>
    <w:rsid w:val="00FE1F3E"/>
    <w:rsid w:val="00FF0D8A"/>
    <w:rsid w:val="00FF56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DC6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983"/>
  </w:style>
  <w:style w:type="paragraph" w:styleId="Heading2">
    <w:name w:val="heading 2"/>
    <w:basedOn w:val="Normal"/>
    <w:next w:val="Normal"/>
    <w:link w:val="Heading2Char"/>
    <w:semiHidden/>
    <w:unhideWhenUsed/>
    <w:qFormat/>
    <w:rsid w:val="006C2235"/>
    <w:pPr>
      <w:keepNext/>
      <w:keepLines/>
      <w:numPr>
        <w:numId w:val="1"/>
      </w:numPr>
      <w:spacing w:before="200" w:after="0" w:line="276" w:lineRule="auto"/>
      <w:ind w:left="357" w:hanging="357"/>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semiHidden/>
    <w:unhideWhenUsed/>
    <w:qFormat/>
    <w:rsid w:val="006C2235"/>
    <w:pPr>
      <w:keepNext/>
      <w:keepLines/>
      <w:spacing w:before="200" w:after="0" w:line="276" w:lineRule="auto"/>
      <w:outlineLvl w:val="2"/>
    </w:pPr>
    <w:rPr>
      <w:rFonts w:ascii="Cambria" w:eastAsia="Times New Roman" w:hAnsi="Cambria" w:cs="Times New Roman"/>
      <w:b/>
      <w:bCs/>
      <w:color w:val="4F81BD"/>
    </w:rPr>
  </w:style>
  <w:style w:type="paragraph" w:styleId="Heading4">
    <w:name w:val="heading 4"/>
    <w:basedOn w:val="Normal"/>
    <w:next w:val="Normal"/>
    <w:link w:val="Heading4Char"/>
    <w:semiHidden/>
    <w:unhideWhenUsed/>
    <w:qFormat/>
    <w:rsid w:val="006C2235"/>
    <w:pPr>
      <w:keepNext/>
      <w:keepLines/>
      <w:spacing w:before="200" w:after="0" w:line="276" w:lineRule="auto"/>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412C"/>
    <w:rPr>
      <w:sz w:val="16"/>
      <w:szCs w:val="16"/>
    </w:rPr>
  </w:style>
  <w:style w:type="paragraph" w:styleId="CommentText">
    <w:name w:val="annotation text"/>
    <w:basedOn w:val="Normal"/>
    <w:link w:val="CommentTextChar"/>
    <w:uiPriority w:val="99"/>
    <w:unhideWhenUsed/>
    <w:rsid w:val="005A412C"/>
    <w:pPr>
      <w:spacing w:line="240" w:lineRule="auto"/>
    </w:pPr>
    <w:rPr>
      <w:sz w:val="20"/>
      <w:szCs w:val="20"/>
    </w:rPr>
  </w:style>
  <w:style w:type="character" w:customStyle="1" w:styleId="CommentTextChar">
    <w:name w:val="Comment Text Char"/>
    <w:basedOn w:val="DefaultParagraphFont"/>
    <w:link w:val="CommentText"/>
    <w:uiPriority w:val="99"/>
    <w:rsid w:val="005A412C"/>
    <w:rPr>
      <w:sz w:val="20"/>
      <w:szCs w:val="20"/>
    </w:rPr>
  </w:style>
  <w:style w:type="paragraph" w:styleId="CommentSubject">
    <w:name w:val="annotation subject"/>
    <w:basedOn w:val="CommentText"/>
    <w:next w:val="CommentText"/>
    <w:link w:val="CommentSubjectChar"/>
    <w:uiPriority w:val="99"/>
    <w:semiHidden/>
    <w:unhideWhenUsed/>
    <w:rsid w:val="005A412C"/>
    <w:rPr>
      <w:b/>
      <w:bCs/>
    </w:rPr>
  </w:style>
  <w:style w:type="character" w:customStyle="1" w:styleId="CommentSubjectChar">
    <w:name w:val="Comment Subject Char"/>
    <w:basedOn w:val="CommentTextChar"/>
    <w:link w:val="CommentSubject"/>
    <w:uiPriority w:val="99"/>
    <w:semiHidden/>
    <w:rsid w:val="005A412C"/>
    <w:rPr>
      <w:b/>
      <w:bCs/>
      <w:sz w:val="20"/>
      <w:szCs w:val="20"/>
    </w:rPr>
  </w:style>
  <w:style w:type="paragraph" w:styleId="BalloonText">
    <w:name w:val="Balloon Text"/>
    <w:basedOn w:val="Normal"/>
    <w:link w:val="BalloonTextChar"/>
    <w:uiPriority w:val="99"/>
    <w:semiHidden/>
    <w:unhideWhenUsed/>
    <w:rsid w:val="005A41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12C"/>
    <w:rPr>
      <w:rFonts w:ascii="Segoe UI" w:hAnsi="Segoe UI" w:cs="Segoe UI"/>
      <w:sz w:val="18"/>
      <w:szCs w:val="18"/>
    </w:rPr>
  </w:style>
  <w:style w:type="character" w:customStyle="1" w:styleId="Heading2Char">
    <w:name w:val="Heading 2 Char"/>
    <w:basedOn w:val="DefaultParagraphFont"/>
    <w:link w:val="Heading2"/>
    <w:semiHidden/>
    <w:rsid w:val="006C2235"/>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semiHidden/>
    <w:rsid w:val="006C2235"/>
    <w:rPr>
      <w:rFonts w:ascii="Cambria" w:eastAsia="Times New Roman" w:hAnsi="Cambria" w:cs="Times New Roman"/>
      <w:b/>
      <w:bCs/>
      <w:color w:val="4F81BD"/>
    </w:rPr>
  </w:style>
  <w:style w:type="character" w:customStyle="1" w:styleId="Heading4Char">
    <w:name w:val="Heading 4 Char"/>
    <w:basedOn w:val="DefaultParagraphFont"/>
    <w:link w:val="Heading4"/>
    <w:semiHidden/>
    <w:rsid w:val="006C2235"/>
    <w:rPr>
      <w:rFonts w:ascii="Cambria" w:eastAsia="Times New Roman" w:hAnsi="Cambria" w:cs="Times New Roman"/>
      <w:b/>
      <w:bCs/>
      <w:i/>
      <w:iCs/>
      <w:color w:val="4F81BD"/>
    </w:rPr>
  </w:style>
  <w:style w:type="paragraph" w:styleId="ListParagraph">
    <w:name w:val="List Paragraph"/>
    <w:basedOn w:val="Normal"/>
    <w:qFormat/>
    <w:rsid w:val="006C2235"/>
    <w:pPr>
      <w:spacing w:after="200" w:line="276" w:lineRule="auto"/>
      <w:ind w:left="720"/>
      <w:contextualSpacing/>
    </w:pPr>
    <w:rPr>
      <w:rFonts w:ascii="Calibri" w:eastAsia="Calibri" w:hAnsi="Calibri" w:cs="Times New Roman"/>
    </w:rPr>
  </w:style>
  <w:style w:type="character" w:styleId="Emphasis">
    <w:name w:val="Emphasis"/>
    <w:basedOn w:val="DefaultParagraphFont"/>
    <w:qFormat/>
    <w:rsid w:val="006C2235"/>
    <w:rPr>
      <w:i/>
      <w:iCs/>
    </w:rPr>
  </w:style>
  <w:style w:type="table" w:styleId="TableGrid">
    <w:name w:val="Table Grid"/>
    <w:basedOn w:val="TableNormal"/>
    <w:uiPriority w:val="59"/>
    <w:rsid w:val="00BB5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21BF"/>
    <w:rPr>
      <w:color w:val="0563C1" w:themeColor="hyperlink"/>
      <w:u w:val="single"/>
    </w:rPr>
  </w:style>
  <w:style w:type="paragraph" w:customStyle="1" w:styleId="EndNoteBibliographyTitle">
    <w:name w:val="EndNote Bibliography Title"/>
    <w:basedOn w:val="Normal"/>
    <w:link w:val="EndNoteBibliographyTitleChar"/>
    <w:rsid w:val="00C51F3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1F35"/>
    <w:rPr>
      <w:rFonts w:ascii="Calibri" w:hAnsi="Calibri"/>
      <w:noProof/>
      <w:lang w:val="en-US"/>
    </w:rPr>
  </w:style>
  <w:style w:type="paragraph" w:customStyle="1" w:styleId="EndNoteBibliography">
    <w:name w:val="EndNote Bibliography"/>
    <w:basedOn w:val="Normal"/>
    <w:link w:val="EndNoteBibliographyChar"/>
    <w:rsid w:val="00C51F3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1F35"/>
    <w:rPr>
      <w:rFonts w:ascii="Calibri" w:hAnsi="Calibri"/>
      <w:noProof/>
      <w:lang w:val="en-US"/>
    </w:rPr>
  </w:style>
  <w:style w:type="paragraph" w:styleId="Header">
    <w:name w:val="header"/>
    <w:basedOn w:val="Normal"/>
    <w:link w:val="HeaderChar"/>
    <w:uiPriority w:val="99"/>
    <w:unhideWhenUsed/>
    <w:rsid w:val="00EA1E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E2E"/>
  </w:style>
  <w:style w:type="paragraph" w:styleId="Footer">
    <w:name w:val="footer"/>
    <w:basedOn w:val="Normal"/>
    <w:link w:val="FooterChar"/>
    <w:uiPriority w:val="99"/>
    <w:unhideWhenUsed/>
    <w:rsid w:val="00EA1E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E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983"/>
  </w:style>
  <w:style w:type="paragraph" w:styleId="Heading2">
    <w:name w:val="heading 2"/>
    <w:basedOn w:val="Normal"/>
    <w:next w:val="Normal"/>
    <w:link w:val="Heading2Char"/>
    <w:semiHidden/>
    <w:unhideWhenUsed/>
    <w:qFormat/>
    <w:rsid w:val="006C2235"/>
    <w:pPr>
      <w:keepNext/>
      <w:keepLines/>
      <w:numPr>
        <w:numId w:val="1"/>
      </w:numPr>
      <w:spacing w:before="200" w:after="0" w:line="276" w:lineRule="auto"/>
      <w:ind w:left="357" w:hanging="357"/>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semiHidden/>
    <w:unhideWhenUsed/>
    <w:qFormat/>
    <w:rsid w:val="006C2235"/>
    <w:pPr>
      <w:keepNext/>
      <w:keepLines/>
      <w:spacing w:before="200" w:after="0" w:line="276" w:lineRule="auto"/>
      <w:outlineLvl w:val="2"/>
    </w:pPr>
    <w:rPr>
      <w:rFonts w:ascii="Cambria" w:eastAsia="Times New Roman" w:hAnsi="Cambria" w:cs="Times New Roman"/>
      <w:b/>
      <w:bCs/>
      <w:color w:val="4F81BD"/>
    </w:rPr>
  </w:style>
  <w:style w:type="paragraph" w:styleId="Heading4">
    <w:name w:val="heading 4"/>
    <w:basedOn w:val="Normal"/>
    <w:next w:val="Normal"/>
    <w:link w:val="Heading4Char"/>
    <w:semiHidden/>
    <w:unhideWhenUsed/>
    <w:qFormat/>
    <w:rsid w:val="006C2235"/>
    <w:pPr>
      <w:keepNext/>
      <w:keepLines/>
      <w:spacing w:before="200" w:after="0" w:line="276" w:lineRule="auto"/>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412C"/>
    <w:rPr>
      <w:sz w:val="16"/>
      <w:szCs w:val="16"/>
    </w:rPr>
  </w:style>
  <w:style w:type="paragraph" w:styleId="CommentText">
    <w:name w:val="annotation text"/>
    <w:basedOn w:val="Normal"/>
    <w:link w:val="CommentTextChar"/>
    <w:uiPriority w:val="99"/>
    <w:unhideWhenUsed/>
    <w:rsid w:val="005A412C"/>
    <w:pPr>
      <w:spacing w:line="240" w:lineRule="auto"/>
    </w:pPr>
    <w:rPr>
      <w:sz w:val="20"/>
      <w:szCs w:val="20"/>
    </w:rPr>
  </w:style>
  <w:style w:type="character" w:customStyle="1" w:styleId="CommentTextChar">
    <w:name w:val="Comment Text Char"/>
    <w:basedOn w:val="DefaultParagraphFont"/>
    <w:link w:val="CommentText"/>
    <w:uiPriority w:val="99"/>
    <w:rsid w:val="005A412C"/>
    <w:rPr>
      <w:sz w:val="20"/>
      <w:szCs w:val="20"/>
    </w:rPr>
  </w:style>
  <w:style w:type="paragraph" w:styleId="CommentSubject">
    <w:name w:val="annotation subject"/>
    <w:basedOn w:val="CommentText"/>
    <w:next w:val="CommentText"/>
    <w:link w:val="CommentSubjectChar"/>
    <w:uiPriority w:val="99"/>
    <w:semiHidden/>
    <w:unhideWhenUsed/>
    <w:rsid w:val="005A412C"/>
    <w:rPr>
      <w:b/>
      <w:bCs/>
    </w:rPr>
  </w:style>
  <w:style w:type="character" w:customStyle="1" w:styleId="CommentSubjectChar">
    <w:name w:val="Comment Subject Char"/>
    <w:basedOn w:val="CommentTextChar"/>
    <w:link w:val="CommentSubject"/>
    <w:uiPriority w:val="99"/>
    <w:semiHidden/>
    <w:rsid w:val="005A412C"/>
    <w:rPr>
      <w:b/>
      <w:bCs/>
      <w:sz w:val="20"/>
      <w:szCs w:val="20"/>
    </w:rPr>
  </w:style>
  <w:style w:type="paragraph" w:styleId="BalloonText">
    <w:name w:val="Balloon Text"/>
    <w:basedOn w:val="Normal"/>
    <w:link w:val="BalloonTextChar"/>
    <w:uiPriority w:val="99"/>
    <w:semiHidden/>
    <w:unhideWhenUsed/>
    <w:rsid w:val="005A41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12C"/>
    <w:rPr>
      <w:rFonts w:ascii="Segoe UI" w:hAnsi="Segoe UI" w:cs="Segoe UI"/>
      <w:sz w:val="18"/>
      <w:szCs w:val="18"/>
    </w:rPr>
  </w:style>
  <w:style w:type="character" w:customStyle="1" w:styleId="Heading2Char">
    <w:name w:val="Heading 2 Char"/>
    <w:basedOn w:val="DefaultParagraphFont"/>
    <w:link w:val="Heading2"/>
    <w:semiHidden/>
    <w:rsid w:val="006C2235"/>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semiHidden/>
    <w:rsid w:val="006C2235"/>
    <w:rPr>
      <w:rFonts w:ascii="Cambria" w:eastAsia="Times New Roman" w:hAnsi="Cambria" w:cs="Times New Roman"/>
      <w:b/>
      <w:bCs/>
      <w:color w:val="4F81BD"/>
    </w:rPr>
  </w:style>
  <w:style w:type="character" w:customStyle="1" w:styleId="Heading4Char">
    <w:name w:val="Heading 4 Char"/>
    <w:basedOn w:val="DefaultParagraphFont"/>
    <w:link w:val="Heading4"/>
    <w:semiHidden/>
    <w:rsid w:val="006C2235"/>
    <w:rPr>
      <w:rFonts w:ascii="Cambria" w:eastAsia="Times New Roman" w:hAnsi="Cambria" w:cs="Times New Roman"/>
      <w:b/>
      <w:bCs/>
      <w:i/>
      <w:iCs/>
      <w:color w:val="4F81BD"/>
    </w:rPr>
  </w:style>
  <w:style w:type="paragraph" w:styleId="ListParagraph">
    <w:name w:val="List Paragraph"/>
    <w:basedOn w:val="Normal"/>
    <w:qFormat/>
    <w:rsid w:val="006C2235"/>
    <w:pPr>
      <w:spacing w:after="200" w:line="276" w:lineRule="auto"/>
      <w:ind w:left="720"/>
      <w:contextualSpacing/>
    </w:pPr>
    <w:rPr>
      <w:rFonts w:ascii="Calibri" w:eastAsia="Calibri" w:hAnsi="Calibri" w:cs="Times New Roman"/>
    </w:rPr>
  </w:style>
  <w:style w:type="character" w:styleId="Emphasis">
    <w:name w:val="Emphasis"/>
    <w:basedOn w:val="DefaultParagraphFont"/>
    <w:qFormat/>
    <w:rsid w:val="006C2235"/>
    <w:rPr>
      <w:i/>
      <w:iCs/>
    </w:rPr>
  </w:style>
  <w:style w:type="table" w:styleId="TableGrid">
    <w:name w:val="Table Grid"/>
    <w:basedOn w:val="TableNormal"/>
    <w:uiPriority w:val="59"/>
    <w:rsid w:val="00BB5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21BF"/>
    <w:rPr>
      <w:color w:val="0563C1" w:themeColor="hyperlink"/>
      <w:u w:val="single"/>
    </w:rPr>
  </w:style>
  <w:style w:type="paragraph" w:customStyle="1" w:styleId="EndNoteBibliographyTitle">
    <w:name w:val="EndNote Bibliography Title"/>
    <w:basedOn w:val="Normal"/>
    <w:link w:val="EndNoteBibliographyTitleChar"/>
    <w:rsid w:val="00C51F3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51F35"/>
    <w:rPr>
      <w:rFonts w:ascii="Calibri" w:hAnsi="Calibri"/>
      <w:noProof/>
      <w:lang w:val="en-US"/>
    </w:rPr>
  </w:style>
  <w:style w:type="paragraph" w:customStyle="1" w:styleId="EndNoteBibliography">
    <w:name w:val="EndNote Bibliography"/>
    <w:basedOn w:val="Normal"/>
    <w:link w:val="EndNoteBibliographyChar"/>
    <w:rsid w:val="00C51F3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51F35"/>
    <w:rPr>
      <w:rFonts w:ascii="Calibri" w:hAnsi="Calibri"/>
      <w:noProof/>
      <w:lang w:val="en-US"/>
    </w:rPr>
  </w:style>
  <w:style w:type="paragraph" w:styleId="Header">
    <w:name w:val="header"/>
    <w:basedOn w:val="Normal"/>
    <w:link w:val="HeaderChar"/>
    <w:uiPriority w:val="99"/>
    <w:unhideWhenUsed/>
    <w:rsid w:val="00EA1E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E2E"/>
  </w:style>
  <w:style w:type="paragraph" w:styleId="Footer">
    <w:name w:val="footer"/>
    <w:basedOn w:val="Normal"/>
    <w:link w:val="FooterChar"/>
    <w:uiPriority w:val="99"/>
    <w:unhideWhenUsed/>
    <w:rsid w:val="00EA1E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E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99483">
      <w:bodyDiv w:val="1"/>
      <w:marLeft w:val="0"/>
      <w:marRight w:val="0"/>
      <w:marTop w:val="0"/>
      <w:marBottom w:val="0"/>
      <w:divBdr>
        <w:top w:val="none" w:sz="0" w:space="0" w:color="auto"/>
        <w:left w:val="none" w:sz="0" w:space="0" w:color="auto"/>
        <w:bottom w:val="none" w:sz="0" w:space="0" w:color="auto"/>
        <w:right w:val="none" w:sz="0" w:space="0" w:color="auto"/>
      </w:divBdr>
    </w:div>
    <w:div w:id="441189543">
      <w:bodyDiv w:val="1"/>
      <w:marLeft w:val="0"/>
      <w:marRight w:val="0"/>
      <w:marTop w:val="0"/>
      <w:marBottom w:val="0"/>
      <w:divBdr>
        <w:top w:val="none" w:sz="0" w:space="0" w:color="auto"/>
        <w:left w:val="none" w:sz="0" w:space="0" w:color="auto"/>
        <w:bottom w:val="none" w:sz="0" w:space="0" w:color="auto"/>
        <w:right w:val="none" w:sz="0" w:space="0" w:color="auto"/>
      </w:divBdr>
    </w:div>
    <w:div w:id="722752307">
      <w:bodyDiv w:val="1"/>
      <w:marLeft w:val="0"/>
      <w:marRight w:val="0"/>
      <w:marTop w:val="0"/>
      <w:marBottom w:val="0"/>
      <w:divBdr>
        <w:top w:val="none" w:sz="0" w:space="0" w:color="auto"/>
        <w:left w:val="none" w:sz="0" w:space="0" w:color="auto"/>
        <w:bottom w:val="none" w:sz="0" w:space="0" w:color="auto"/>
        <w:right w:val="none" w:sz="0" w:space="0" w:color="auto"/>
      </w:divBdr>
    </w:div>
    <w:div w:id="1259170719">
      <w:bodyDiv w:val="1"/>
      <w:marLeft w:val="0"/>
      <w:marRight w:val="0"/>
      <w:marTop w:val="0"/>
      <w:marBottom w:val="0"/>
      <w:divBdr>
        <w:top w:val="none" w:sz="0" w:space="0" w:color="auto"/>
        <w:left w:val="none" w:sz="0" w:space="0" w:color="auto"/>
        <w:bottom w:val="none" w:sz="0" w:space="0" w:color="auto"/>
        <w:right w:val="none" w:sz="0" w:space="0" w:color="auto"/>
      </w:divBdr>
    </w:div>
    <w:div w:id="1324048331">
      <w:bodyDiv w:val="1"/>
      <w:marLeft w:val="0"/>
      <w:marRight w:val="0"/>
      <w:marTop w:val="0"/>
      <w:marBottom w:val="0"/>
      <w:divBdr>
        <w:top w:val="none" w:sz="0" w:space="0" w:color="auto"/>
        <w:left w:val="none" w:sz="0" w:space="0" w:color="auto"/>
        <w:bottom w:val="none" w:sz="0" w:space="0" w:color="auto"/>
        <w:right w:val="none" w:sz="0" w:space="0" w:color="auto"/>
      </w:divBdr>
    </w:div>
    <w:div w:id="1692951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york.ac.uk/crd/guidance" TargetMode="Externa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ayley.denison@vuw.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3F244-8B71-4A89-BB2D-85DE611E3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5452</Words>
  <Characters>88079</Characters>
  <Application>Microsoft Office Word</Application>
  <DocSecurity>4</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03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yley Denison</dc:creator>
  <cp:lastModifiedBy>Karen Drake</cp:lastModifiedBy>
  <cp:revision>2</cp:revision>
  <cp:lastPrinted>2016-07-25T20:36:00Z</cp:lastPrinted>
  <dcterms:created xsi:type="dcterms:W3CDTF">2016-08-10T07:48:00Z</dcterms:created>
  <dcterms:modified xsi:type="dcterms:W3CDTF">2016-08-10T07:48:00Z</dcterms:modified>
</cp:coreProperties>
</file>